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A31323" w14:textId="10C7A954" w:rsidR="00322AFE" w:rsidRDefault="00322AFE" w:rsidP="00322AFE"/>
    <w:p w14:paraId="56B7AC71" w14:textId="77777777" w:rsidR="001D516F" w:rsidRDefault="001D516F" w:rsidP="00322AFE"/>
    <w:p w14:paraId="73193246" w14:textId="550C349F" w:rsidR="00131B2C" w:rsidRDefault="001D516F" w:rsidP="000B210D">
      <w:pPr>
        <w:spacing w:before="0" w:after="160"/>
        <w:ind w:firstLine="0"/>
        <w:jc w:val="center"/>
      </w:pPr>
      <w:bookmarkStart w:id="0" w:name="_Hlk12376739"/>
      <w:r>
        <w:rPr>
          <w:noProof/>
        </w:rPr>
        <w:drawing>
          <wp:inline distT="0" distB="0" distL="0" distR="0" wp14:anchorId="504B9F89" wp14:editId="6EB78073">
            <wp:extent cx="4877223" cy="126198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8">
                      <a:extLst>
                        <a:ext uri="{28A0092B-C50C-407E-A947-70E740481C1C}">
                          <a14:useLocalDpi xmlns:a14="http://schemas.microsoft.com/office/drawing/2010/main" val="0"/>
                        </a:ext>
                      </a:extLst>
                    </a:blip>
                    <a:stretch>
                      <a:fillRect/>
                    </a:stretch>
                  </pic:blipFill>
                  <pic:spPr>
                    <a:xfrm>
                      <a:off x="0" y="0"/>
                      <a:ext cx="4877223" cy="1261981"/>
                    </a:xfrm>
                    <a:prstGeom prst="rect">
                      <a:avLst/>
                    </a:prstGeom>
                  </pic:spPr>
                </pic:pic>
              </a:graphicData>
            </a:graphic>
          </wp:inline>
        </w:drawing>
      </w:r>
    </w:p>
    <w:p w14:paraId="28AAA1B7" w14:textId="2115C385" w:rsidR="00B67063" w:rsidRDefault="00B67063" w:rsidP="00081989">
      <w:pPr>
        <w:ind w:firstLine="0"/>
        <w:jc w:val="center"/>
      </w:pPr>
    </w:p>
    <w:p w14:paraId="5AFA9B55" w14:textId="0BD0C875" w:rsidR="001D516F" w:rsidRDefault="001D516F" w:rsidP="00081989">
      <w:pPr>
        <w:ind w:firstLine="0"/>
        <w:jc w:val="center"/>
      </w:pPr>
    </w:p>
    <w:p w14:paraId="63A6E82C" w14:textId="77777777" w:rsidR="00DB46EE" w:rsidRDefault="00DB46EE" w:rsidP="00081989">
      <w:pPr>
        <w:ind w:firstLine="0"/>
        <w:jc w:val="center"/>
      </w:pPr>
    </w:p>
    <w:p w14:paraId="4E200A5B" w14:textId="77777777" w:rsidR="00DB46EE" w:rsidRPr="001D516F" w:rsidRDefault="00DB46EE" w:rsidP="00DB46EE">
      <w:pPr>
        <w:ind w:firstLine="0"/>
        <w:jc w:val="center"/>
        <w:rPr>
          <w:b/>
          <w:sz w:val="32"/>
          <w:szCs w:val="32"/>
        </w:rPr>
      </w:pPr>
      <w:r>
        <w:rPr>
          <w:b/>
          <w:sz w:val="32"/>
          <w:szCs w:val="32"/>
        </w:rPr>
        <w:t>Máster universitario de Ciencia de Datos</w:t>
      </w:r>
    </w:p>
    <w:p w14:paraId="3E3A3168" w14:textId="447E5D8E" w:rsidR="00DB46EE" w:rsidRPr="001D516F" w:rsidRDefault="00360995" w:rsidP="00DB46EE">
      <w:pPr>
        <w:ind w:firstLine="0"/>
        <w:jc w:val="center"/>
        <w:rPr>
          <w:b/>
          <w:sz w:val="44"/>
          <w:szCs w:val="44"/>
        </w:rPr>
      </w:pPr>
      <w:r>
        <w:rPr>
          <w:b/>
          <w:sz w:val="44"/>
          <w:szCs w:val="44"/>
        </w:rPr>
        <w:t>Práctica 1 – PRA1</w:t>
      </w:r>
    </w:p>
    <w:p w14:paraId="1CBCCE9B" w14:textId="34941E70" w:rsidR="00131B2C" w:rsidRDefault="00360995" w:rsidP="00DB46EE">
      <w:pPr>
        <w:ind w:firstLine="0"/>
        <w:jc w:val="center"/>
      </w:pPr>
      <w:r>
        <w:rPr>
          <w:b/>
          <w:sz w:val="36"/>
          <w:szCs w:val="36"/>
        </w:rPr>
        <w:t>Visualización de Datos – Selección del conjunto de datos</w:t>
      </w:r>
    </w:p>
    <w:p w14:paraId="67F1C9A4" w14:textId="73D5266B" w:rsidR="00400D92" w:rsidRDefault="00400D92" w:rsidP="007A04B4">
      <w:pPr>
        <w:ind w:firstLine="0"/>
      </w:pPr>
    </w:p>
    <w:p w14:paraId="532FC5B0" w14:textId="18278519" w:rsidR="00637771" w:rsidRDefault="00637771" w:rsidP="007A04B4">
      <w:pPr>
        <w:ind w:firstLine="0"/>
      </w:pPr>
    </w:p>
    <w:p w14:paraId="3F29D730" w14:textId="77777777" w:rsidR="00E34D45" w:rsidRDefault="00E34D45" w:rsidP="007A04B4">
      <w:pPr>
        <w:ind w:firstLine="0"/>
      </w:pPr>
    </w:p>
    <w:p w14:paraId="5E8D5B07" w14:textId="77777777" w:rsidR="00637771" w:rsidRDefault="00637771" w:rsidP="007A04B4">
      <w:pPr>
        <w:ind w:firstLine="0"/>
      </w:pPr>
    </w:p>
    <w:p w14:paraId="3E913783" w14:textId="1525DE9E" w:rsidR="001D516F" w:rsidRDefault="001D516F" w:rsidP="007A04B4">
      <w:pPr>
        <w:ind w:firstLine="0"/>
      </w:pPr>
    </w:p>
    <w:p w14:paraId="68DA05D3" w14:textId="77777777" w:rsidR="00DB46EE" w:rsidRDefault="00DB46EE" w:rsidP="007A04B4">
      <w:pPr>
        <w:ind w:firstLine="0"/>
      </w:pPr>
    </w:p>
    <w:bookmarkEnd w:id="0"/>
    <w:p w14:paraId="2383D166" w14:textId="64027BBF" w:rsidR="00030BF4" w:rsidRDefault="001D516F" w:rsidP="001D516F">
      <w:pPr>
        <w:spacing w:before="0" w:after="160"/>
        <w:ind w:firstLine="0"/>
        <w:jc w:val="center"/>
        <w:rPr>
          <w:sz w:val="32"/>
          <w:szCs w:val="32"/>
        </w:rPr>
      </w:pPr>
      <w:r>
        <w:rPr>
          <w:sz w:val="32"/>
          <w:szCs w:val="32"/>
        </w:rPr>
        <w:t>Autor:</w:t>
      </w:r>
    </w:p>
    <w:p w14:paraId="4E524C57" w14:textId="370996AD" w:rsidR="001D516F" w:rsidRDefault="001D516F" w:rsidP="001D516F">
      <w:pPr>
        <w:spacing w:before="0" w:after="160"/>
        <w:ind w:firstLine="0"/>
        <w:jc w:val="right"/>
        <w:rPr>
          <w:sz w:val="32"/>
          <w:szCs w:val="32"/>
        </w:rPr>
      </w:pPr>
      <w:r>
        <w:rPr>
          <w:sz w:val="32"/>
          <w:szCs w:val="32"/>
        </w:rPr>
        <w:t>Mario Ubierna San Mamés</w:t>
      </w:r>
    </w:p>
    <w:p w14:paraId="0CA5CBE4" w14:textId="77777777" w:rsidR="001D516F" w:rsidRDefault="001D516F">
      <w:pPr>
        <w:spacing w:before="0" w:after="160"/>
        <w:ind w:firstLine="0"/>
        <w:jc w:val="left"/>
      </w:pPr>
    </w:p>
    <w:p w14:paraId="374F6C74" w14:textId="3F111029" w:rsidR="001D516F" w:rsidRDefault="001D516F">
      <w:pPr>
        <w:spacing w:before="0" w:after="160"/>
        <w:ind w:firstLine="0"/>
        <w:jc w:val="left"/>
        <w:sectPr w:rsidR="001D516F" w:rsidSect="008F2239">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708" w:footer="708" w:gutter="0"/>
          <w:cols w:space="708"/>
          <w:titlePg/>
          <w:docGrid w:linePitch="360"/>
        </w:sectPr>
      </w:pPr>
    </w:p>
    <w:p w14:paraId="21507F39" w14:textId="56468C7F" w:rsidR="001D0676" w:rsidRDefault="001D0676" w:rsidP="001D0676">
      <w:pPr>
        <w:tabs>
          <w:tab w:val="left" w:pos="2041"/>
        </w:tabs>
        <w:ind w:firstLine="0"/>
      </w:pPr>
    </w:p>
    <w:p w14:paraId="52A40714" w14:textId="6E784381" w:rsidR="001D0676" w:rsidRPr="001D0676" w:rsidRDefault="001D0676" w:rsidP="001D0676">
      <w:pPr>
        <w:tabs>
          <w:tab w:val="left" w:pos="2041"/>
        </w:tabs>
        <w:sectPr w:rsidR="001D0676" w:rsidRPr="001D0676" w:rsidSect="00030BF4">
          <w:headerReference w:type="first" r:id="rId15"/>
          <w:type w:val="continuous"/>
          <w:pgSz w:w="11906" w:h="16838"/>
          <w:pgMar w:top="1417" w:right="1701" w:bottom="1417" w:left="1701" w:header="708" w:footer="708" w:gutter="0"/>
          <w:cols w:space="708"/>
          <w:titlePg/>
          <w:docGrid w:linePitch="360"/>
        </w:sectPr>
      </w:pPr>
    </w:p>
    <w:p w14:paraId="12935ECF" w14:textId="4E3BFD7B" w:rsidR="001D0676" w:rsidRDefault="001D0676" w:rsidP="001D0676">
      <w:pPr>
        <w:tabs>
          <w:tab w:val="left" w:pos="2492"/>
        </w:tabs>
        <w:ind w:firstLine="0"/>
      </w:pPr>
    </w:p>
    <w:p w14:paraId="777D0E50" w14:textId="16C29451" w:rsidR="001D0676" w:rsidRPr="001D0676" w:rsidRDefault="001D0676" w:rsidP="001D0676">
      <w:pPr>
        <w:tabs>
          <w:tab w:val="left" w:pos="2492"/>
        </w:tabs>
        <w:sectPr w:rsidR="001D0676" w:rsidRPr="001D0676" w:rsidSect="00F83239">
          <w:pgSz w:w="11906" w:h="16838"/>
          <w:pgMar w:top="1417" w:right="1701" w:bottom="1417" w:left="1701" w:header="708" w:footer="708" w:gutter="0"/>
          <w:cols w:space="708"/>
          <w:titlePg/>
          <w:docGrid w:linePitch="360"/>
        </w:sectPr>
      </w:pPr>
    </w:p>
    <w:p w14:paraId="47FAC734" w14:textId="41C0A2FE" w:rsidR="00F873FB" w:rsidRDefault="00F873FB" w:rsidP="001D0676">
      <w:pPr>
        <w:ind w:firstLine="0"/>
      </w:pPr>
    </w:p>
    <w:p w14:paraId="7C8B9002" w14:textId="77777777" w:rsidR="001D0676" w:rsidRPr="001D0676" w:rsidRDefault="001D0676" w:rsidP="001D0676">
      <w:pPr>
        <w:ind w:firstLine="0"/>
      </w:pPr>
    </w:p>
    <w:tbl>
      <w:tblPr>
        <w:tblStyle w:val="Tablaconcuadrcula"/>
        <w:tblW w:w="0" w:type="auto"/>
        <w:tblLook w:val="04A0" w:firstRow="1" w:lastRow="0" w:firstColumn="1" w:lastColumn="0" w:noHBand="0" w:noVBand="1"/>
      </w:tblPr>
      <w:tblGrid>
        <w:gridCol w:w="8494"/>
      </w:tblGrid>
      <w:tr w:rsidR="00AF3595" w14:paraId="3EB65BB0" w14:textId="77777777" w:rsidTr="00114B07">
        <w:tc>
          <w:tcPr>
            <w:tcW w:w="8494" w:type="dxa"/>
            <w:tcBorders>
              <w:left w:val="nil"/>
              <w:right w:val="nil"/>
            </w:tcBorders>
          </w:tcPr>
          <w:p w14:paraId="268E5DEF" w14:textId="77777777" w:rsidR="00AF3595" w:rsidRPr="00114B07" w:rsidRDefault="00114B07" w:rsidP="00462D5F">
            <w:pPr>
              <w:pStyle w:val="Ttulo1"/>
              <w:numPr>
                <w:ilvl w:val="0"/>
                <w:numId w:val="0"/>
              </w:numPr>
              <w:ind w:left="340"/>
              <w:jc w:val="center"/>
              <w:outlineLvl w:val="0"/>
            </w:pPr>
            <w:bookmarkStart w:id="1" w:name="_Toc88212359"/>
            <w:r w:rsidRPr="00114B07">
              <w:t>Índice de Contenido</w:t>
            </w:r>
            <w:bookmarkEnd w:id="1"/>
          </w:p>
        </w:tc>
      </w:tr>
    </w:tbl>
    <w:p w14:paraId="74E83BD0" w14:textId="77777777" w:rsidR="00AF3595" w:rsidRDefault="00AF3595" w:rsidP="00E60CF5"/>
    <w:sdt>
      <w:sdtPr>
        <w:rPr>
          <w:rFonts w:ascii="LM Roman 12" w:eastAsiaTheme="minorHAnsi" w:hAnsi="LM Roman 12" w:cstheme="minorBidi"/>
          <w:color w:val="auto"/>
          <w:sz w:val="24"/>
          <w:szCs w:val="22"/>
          <w:lang w:eastAsia="en-US"/>
        </w:rPr>
        <w:id w:val="48888106"/>
        <w:docPartObj>
          <w:docPartGallery w:val="Table of Contents"/>
          <w:docPartUnique/>
        </w:docPartObj>
      </w:sdtPr>
      <w:sdtEndPr>
        <w:rPr>
          <w:rFonts w:asciiTheme="minorHAnsi" w:hAnsiTheme="minorHAnsi"/>
          <w:b/>
          <w:bCs/>
        </w:rPr>
      </w:sdtEndPr>
      <w:sdtContent>
        <w:p w14:paraId="0C4B8257" w14:textId="77777777" w:rsidR="00E60CF5" w:rsidRDefault="00E60CF5">
          <w:pPr>
            <w:pStyle w:val="TtuloTDC"/>
          </w:pPr>
        </w:p>
        <w:p w14:paraId="630060B9" w14:textId="72DD8870" w:rsidR="008C21E1" w:rsidRDefault="00E60CF5">
          <w:pPr>
            <w:pStyle w:val="TDC1"/>
            <w:tabs>
              <w:tab w:val="right" w:leader="dot" w:pos="8494"/>
            </w:tabs>
            <w:rPr>
              <w:rFonts w:eastAsiaTheme="minorEastAsia"/>
              <w:noProof/>
              <w:sz w:val="22"/>
              <w:lang w:eastAsia="es-ES"/>
            </w:rPr>
          </w:pPr>
          <w:r>
            <w:rPr>
              <w:b/>
              <w:bCs/>
            </w:rPr>
            <w:fldChar w:fldCharType="begin"/>
          </w:r>
          <w:r>
            <w:rPr>
              <w:b/>
              <w:bCs/>
            </w:rPr>
            <w:instrText xml:space="preserve"> TOC \o "1-3" \h \z \u </w:instrText>
          </w:r>
          <w:r>
            <w:rPr>
              <w:b/>
              <w:bCs/>
            </w:rPr>
            <w:fldChar w:fldCharType="separate"/>
          </w:r>
          <w:hyperlink w:anchor="_Toc88212359" w:history="1">
            <w:r w:rsidR="008C21E1" w:rsidRPr="00543F11">
              <w:rPr>
                <w:rStyle w:val="Hipervnculo"/>
                <w:noProof/>
              </w:rPr>
              <w:t>Índice de Contenido</w:t>
            </w:r>
            <w:r w:rsidR="008C21E1">
              <w:rPr>
                <w:noProof/>
                <w:webHidden/>
              </w:rPr>
              <w:tab/>
            </w:r>
            <w:r w:rsidR="008C21E1">
              <w:rPr>
                <w:noProof/>
                <w:webHidden/>
              </w:rPr>
              <w:fldChar w:fldCharType="begin"/>
            </w:r>
            <w:r w:rsidR="008C21E1">
              <w:rPr>
                <w:noProof/>
                <w:webHidden/>
              </w:rPr>
              <w:instrText xml:space="preserve"> PAGEREF _Toc88212359 \h </w:instrText>
            </w:r>
            <w:r w:rsidR="008C21E1">
              <w:rPr>
                <w:noProof/>
                <w:webHidden/>
              </w:rPr>
            </w:r>
            <w:r w:rsidR="008C21E1">
              <w:rPr>
                <w:noProof/>
                <w:webHidden/>
              </w:rPr>
              <w:fldChar w:fldCharType="separate"/>
            </w:r>
            <w:r w:rsidR="00517245">
              <w:rPr>
                <w:noProof/>
                <w:webHidden/>
              </w:rPr>
              <w:t>3</w:t>
            </w:r>
            <w:r w:rsidR="008C21E1">
              <w:rPr>
                <w:noProof/>
                <w:webHidden/>
              </w:rPr>
              <w:fldChar w:fldCharType="end"/>
            </w:r>
          </w:hyperlink>
        </w:p>
        <w:p w14:paraId="208B8C39" w14:textId="4E3736CB" w:rsidR="008C21E1" w:rsidRDefault="008C21E1">
          <w:pPr>
            <w:pStyle w:val="TDC1"/>
            <w:tabs>
              <w:tab w:val="left" w:pos="880"/>
              <w:tab w:val="right" w:leader="dot" w:pos="8494"/>
            </w:tabs>
            <w:rPr>
              <w:rFonts w:eastAsiaTheme="minorEastAsia"/>
              <w:noProof/>
              <w:sz w:val="22"/>
              <w:lang w:eastAsia="es-ES"/>
            </w:rPr>
          </w:pPr>
          <w:hyperlink w:anchor="_Toc88212360" w:history="1">
            <w:r w:rsidRPr="00543F11">
              <w:rPr>
                <w:rStyle w:val="Hipervnculo"/>
                <w:rFonts w:ascii="LM Roman 12" w:hAnsi="LM Roman 12"/>
                <w:noProof/>
              </w:rPr>
              <w:t>1.</w:t>
            </w:r>
            <w:r>
              <w:rPr>
                <w:rFonts w:eastAsiaTheme="minorEastAsia"/>
                <w:noProof/>
                <w:sz w:val="22"/>
                <w:lang w:eastAsia="es-ES"/>
              </w:rPr>
              <w:tab/>
            </w:r>
            <w:r w:rsidRPr="00543F11">
              <w:rPr>
                <w:rStyle w:val="Hipervnculo"/>
                <w:noProof/>
              </w:rPr>
              <w:t>Enunciado</w:t>
            </w:r>
            <w:r>
              <w:rPr>
                <w:noProof/>
                <w:webHidden/>
              </w:rPr>
              <w:tab/>
            </w:r>
            <w:r>
              <w:rPr>
                <w:noProof/>
                <w:webHidden/>
              </w:rPr>
              <w:fldChar w:fldCharType="begin"/>
            </w:r>
            <w:r>
              <w:rPr>
                <w:noProof/>
                <w:webHidden/>
              </w:rPr>
              <w:instrText xml:space="preserve"> PAGEREF _Toc88212360 \h </w:instrText>
            </w:r>
            <w:r>
              <w:rPr>
                <w:noProof/>
                <w:webHidden/>
              </w:rPr>
            </w:r>
            <w:r>
              <w:rPr>
                <w:noProof/>
                <w:webHidden/>
              </w:rPr>
              <w:fldChar w:fldCharType="separate"/>
            </w:r>
            <w:r w:rsidR="00517245">
              <w:rPr>
                <w:noProof/>
                <w:webHidden/>
              </w:rPr>
              <w:t>4</w:t>
            </w:r>
            <w:r>
              <w:rPr>
                <w:noProof/>
                <w:webHidden/>
              </w:rPr>
              <w:fldChar w:fldCharType="end"/>
            </w:r>
          </w:hyperlink>
        </w:p>
        <w:p w14:paraId="248F3994" w14:textId="5A4B5A71" w:rsidR="008C21E1" w:rsidRDefault="008C21E1">
          <w:pPr>
            <w:pStyle w:val="TDC1"/>
            <w:tabs>
              <w:tab w:val="left" w:pos="880"/>
              <w:tab w:val="right" w:leader="dot" w:pos="8494"/>
            </w:tabs>
            <w:rPr>
              <w:rFonts w:eastAsiaTheme="minorEastAsia"/>
              <w:noProof/>
              <w:sz w:val="22"/>
              <w:lang w:eastAsia="es-ES"/>
            </w:rPr>
          </w:pPr>
          <w:hyperlink w:anchor="_Toc88212361" w:history="1">
            <w:r w:rsidRPr="00543F11">
              <w:rPr>
                <w:rStyle w:val="Hipervnculo"/>
                <w:rFonts w:ascii="LM Roman 12" w:hAnsi="LM Roman 12"/>
                <w:noProof/>
              </w:rPr>
              <w:t>2.</w:t>
            </w:r>
            <w:r>
              <w:rPr>
                <w:rFonts w:eastAsiaTheme="minorEastAsia"/>
                <w:noProof/>
                <w:sz w:val="22"/>
                <w:lang w:eastAsia="es-ES"/>
              </w:rPr>
              <w:tab/>
            </w:r>
            <w:r w:rsidRPr="00543F11">
              <w:rPr>
                <w:rStyle w:val="Hipervnculo"/>
                <w:noProof/>
              </w:rPr>
              <w:t>Solución</w:t>
            </w:r>
            <w:r>
              <w:rPr>
                <w:noProof/>
                <w:webHidden/>
              </w:rPr>
              <w:tab/>
            </w:r>
            <w:r>
              <w:rPr>
                <w:noProof/>
                <w:webHidden/>
              </w:rPr>
              <w:fldChar w:fldCharType="begin"/>
            </w:r>
            <w:r>
              <w:rPr>
                <w:noProof/>
                <w:webHidden/>
              </w:rPr>
              <w:instrText xml:space="preserve"> PAGEREF _Toc88212361 \h </w:instrText>
            </w:r>
            <w:r>
              <w:rPr>
                <w:noProof/>
                <w:webHidden/>
              </w:rPr>
            </w:r>
            <w:r>
              <w:rPr>
                <w:noProof/>
                <w:webHidden/>
              </w:rPr>
              <w:fldChar w:fldCharType="separate"/>
            </w:r>
            <w:r w:rsidR="00517245">
              <w:rPr>
                <w:noProof/>
                <w:webHidden/>
              </w:rPr>
              <w:t>5</w:t>
            </w:r>
            <w:r>
              <w:rPr>
                <w:noProof/>
                <w:webHidden/>
              </w:rPr>
              <w:fldChar w:fldCharType="end"/>
            </w:r>
          </w:hyperlink>
        </w:p>
        <w:p w14:paraId="25A0B88F" w14:textId="0F297909" w:rsidR="008C21E1" w:rsidRDefault="008C21E1">
          <w:pPr>
            <w:pStyle w:val="TDC2"/>
            <w:tabs>
              <w:tab w:val="left" w:pos="1320"/>
            </w:tabs>
            <w:rPr>
              <w:rFonts w:eastAsiaTheme="minorEastAsia"/>
              <w:noProof/>
              <w:sz w:val="22"/>
              <w:lang w:eastAsia="es-ES"/>
            </w:rPr>
          </w:pPr>
          <w:hyperlink w:anchor="_Toc88212362" w:history="1">
            <w:r w:rsidRPr="00543F11">
              <w:rPr>
                <w:rStyle w:val="Hipervnculo"/>
                <w:rFonts w:ascii="LM Roman 12" w:hAnsi="LM Roman 12"/>
                <w:noProof/>
              </w:rPr>
              <w:t>2.1.</w:t>
            </w:r>
            <w:r>
              <w:rPr>
                <w:rFonts w:eastAsiaTheme="minorEastAsia"/>
                <w:noProof/>
                <w:sz w:val="22"/>
                <w:lang w:eastAsia="es-ES"/>
              </w:rPr>
              <w:tab/>
            </w:r>
            <w:r w:rsidRPr="00543F11">
              <w:rPr>
                <w:rStyle w:val="Hipervnculo"/>
                <w:noProof/>
              </w:rPr>
              <w:t>Justificación de la selección</w:t>
            </w:r>
            <w:r>
              <w:rPr>
                <w:noProof/>
                <w:webHidden/>
              </w:rPr>
              <w:tab/>
            </w:r>
            <w:r>
              <w:rPr>
                <w:noProof/>
                <w:webHidden/>
              </w:rPr>
              <w:fldChar w:fldCharType="begin"/>
            </w:r>
            <w:r>
              <w:rPr>
                <w:noProof/>
                <w:webHidden/>
              </w:rPr>
              <w:instrText xml:space="preserve"> PAGEREF _Toc88212362 \h </w:instrText>
            </w:r>
            <w:r>
              <w:rPr>
                <w:noProof/>
                <w:webHidden/>
              </w:rPr>
            </w:r>
            <w:r>
              <w:rPr>
                <w:noProof/>
                <w:webHidden/>
              </w:rPr>
              <w:fldChar w:fldCharType="separate"/>
            </w:r>
            <w:r w:rsidR="00517245">
              <w:rPr>
                <w:noProof/>
                <w:webHidden/>
              </w:rPr>
              <w:t>5</w:t>
            </w:r>
            <w:r>
              <w:rPr>
                <w:noProof/>
                <w:webHidden/>
              </w:rPr>
              <w:fldChar w:fldCharType="end"/>
            </w:r>
          </w:hyperlink>
        </w:p>
        <w:p w14:paraId="21D51EF7" w14:textId="52D6C3B6" w:rsidR="008C21E1" w:rsidRDefault="008C21E1">
          <w:pPr>
            <w:pStyle w:val="TDC2"/>
            <w:tabs>
              <w:tab w:val="left" w:pos="1320"/>
            </w:tabs>
            <w:rPr>
              <w:rFonts w:eastAsiaTheme="minorEastAsia"/>
              <w:noProof/>
              <w:sz w:val="22"/>
              <w:lang w:eastAsia="es-ES"/>
            </w:rPr>
          </w:pPr>
          <w:hyperlink w:anchor="_Toc88212363" w:history="1">
            <w:r w:rsidRPr="00543F11">
              <w:rPr>
                <w:rStyle w:val="Hipervnculo"/>
                <w:rFonts w:ascii="LM Roman 12" w:hAnsi="LM Roman 12"/>
                <w:noProof/>
              </w:rPr>
              <w:t>2.2.</w:t>
            </w:r>
            <w:r>
              <w:rPr>
                <w:rFonts w:eastAsiaTheme="minorEastAsia"/>
                <w:noProof/>
                <w:sz w:val="22"/>
                <w:lang w:eastAsia="es-ES"/>
              </w:rPr>
              <w:tab/>
            </w:r>
            <w:r w:rsidRPr="00543F11">
              <w:rPr>
                <w:rStyle w:val="Hipervnculo"/>
                <w:noProof/>
              </w:rPr>
              <w:t>Relevancia del conjunto de datos</w:t>
            </w:r>
            <w:r>
              <w:rPr>
                <w:noProof/>
                <w:webHidden/>
              </w:rPr>
              <w:tab/>
            </w:r>
            <w:r>
              <w:rPr>
                <w:noProof/>
                <w:webHidden/>
              </w:rPr>
              <w:fldChar w:fldCharType="begin"/>
            </w:r>
            <w:r>
              <w:rPr>
                <w:noProof/>
                <w:webHidden/>
              </w:rPr>
              <w:instrText xml:space="preserve"> PAGEREF _Toc88212363 \h </w:instrText>
            </w:r>
            <w:r>
              <w:rPr>
                <w:noProof/>
                <w:webHidden/>
              </w:rPr>
            </w:r>
            <w:r>
              <w:rPr>
                <w:noProof/>
                <w:webHidden/>
              </w:rPr>
              <w:fldChar w:fldCharType="separate"/>
            </w:r>
            <w:r w:rsidR="00517245">
              <w:rPr>
                <w:noProof/>
                <w:webHidden/>
              </w:rPr>
              <w:t>5</w:t>
            </w:r>
            <w:r>
              <w:rPr>
                <w:noProof/>
                <w:webHidden/>
              </w:rPr>
              <w:fldChar w:fldCharType="end"/>
            </w:r>
          </w:hyperlink>
        </w:p>
        <w:p w14:paraId="0811BB7B" w14:textId="05398C8E" w:rsidR="008C21E1" w:rsidRDefault="008C21E1">
          <w:pPr>
            <w:pStyle w:val="TDC2"/>
            <w:tabs>
              <w:tab w:val="left" w:pos="1320"/>
            </w:tabs>
            <w:rPr>
              <w:rFonts w:eastAsiaTheme="minorEastAsia"/>
              <w:noProof/>
              <w:sz w:val="22"/>
              <w:lang w:eastAsia="es-ES"/>
            </w:rPr>
          </w:pPr>
          <w:hyperlink w:anchor="_Toc88212364" w:history="1">
            <w:r w:rsidRPr="00543F11">
              <w:rPr>
                <w:rStyle w:val="Hipervnculo"/>
                <w:rFonts w:ascii="LM Roman 12" w:hAnsi="LM Roman 12"/>
                <w:noProof/>
              </w:rPr>
              <w:t>2.3.</w:t>
            </w:r>
            <w:r>
              <w:rPr>
                <w:rFonts w:eastAsiaTheme="minorEastAsia"/>
                <w:noProof/>
                <w:sz w:val="22"/>
                <w:lang w:eastAsia="es-ES"/>
              </w:rPr>
              <w:tab/>
            </w:r>
            <w:r w:rsidRPr="00543F11">
              <w:rPr>
                <w:rStyle w:val="Hipervnculo"/>
                <w:noProof/>
              </w:rPr>
              <w:t>La complejidad de los datos</w:t>
            </w:r>
            <w:r>
              <w:rPr>
                <w:noProof/>
                <w:webHidden/>
              </w:rPr>
              <w:tab/>
            </w:r>
            <w:r>
              <w:rPr>
                <w:noProof/>
                <w:webHidden/>
              </w:rPr>
              <w:fldChar w:fldCharType="begin"/>
            </w:r>
            <w:r>
              <w:rPr>
                <w:noProof/>
                <w:webHidden/>
              </w:rPr>
              <w:instrText xml:space="preserve"> PAGEREF _Toc88212364 \h </w:instrText>
            </w:r>
            <w:r>
              <w:rPr>
                <w:noProof/>
                <w:webHidden/>
              </w:rPr>
            </w:r>
            <w:r>
              <w:rPr>
                <w:noProof/>
                <w:webHidden/>
              </w:rPr>
              <w:fldChar w:fldCharType="separate"/>
            </w:r>
            <w:r w:rsidR="00517245">
              <w:rPr>
                <w:noProof/>
                <w:webHidden/>
              </w:rPr>
              <w:t>6</w:t>
            </w:r>
            <w:r>
              <w:rPr>
                <w:noProof/>
                <w:webHidden/>
              </w:rPr>
              <w:fldChar w:fldCharType="end"/>
            </w:r>
          </w:hyperlink>
        </w:p>
        <w:p w14:paraId="2B5217AE" w14:textId="0DDDBF59" w:rsidR="008C21E1" w:rsidRDefault="008C21E1">
          <w:pPr>
            <w:pStyle w:val="TDC2"/>
            <w:tabs>
              <w:tab w:val="left" w:pos="1320"/>
            </w:tabs>
            <w:rPr>
              <w:rFonts w:eastAsiaTheme="minorEastAsia"/>
              <w:noProof/>
              <w:sz w:val="22"/>
              <w:lang w:eastAsia="es-ES"/>
            </w:rPr>
          </w:pPr>
          <w:hyperlink w:anchor="_Toc88212365" w:history="1">
            <w:r w:rsidRPr="00543F11">
              <w:rPr>
                <w:rStyle w:val="Hipervnculo"/>
                <w:rFonts w:ascii="LM Roman 12" w:hAnsi="LM Roman 12"/>
                <w:noProof/>
              </w:rPr>
              <w:t>2.4.</w:t>
            </w:r>
            <w:r>
              <w:rPr>
                <w:rFonts w:eastAsiaTheme="minorEastAsia"/>
                <w:noProof/>
                <w:sz w:val="22"/>
                <w:lang w:eastAsia="es-ES"/>
              </w:rPr>
              <w:tab/>
            </w:r>
            <w:r w:rsidRPr="00543F11">
              <w:rPr>
                <w:rStyle w:val="Hipervnculo"/>
                <w:noProof/>
              </w:rPr>
              <w:t>Originalidad</w:t>
            </w:r>
            <w:r>
              <w:rPr>
                <w:noProof/>
                <w:webHidden/>
              </w:rPr>
              <w:tab/>
            </w:r>
            <w:r>
              <w:rPr>
                <w:noProof/>
                <w:webHidden/>
              </w:rPr>
              <w:fldChar w:fldCharType="begin"/>
            </w:r>
            <w:r>
              <w:rPr>
                <w:noProof/>
                <w:webHidden/>
              </w:rPr>
              <w:instrText xml:space="preserve"> PAGEREF _Toc88212365 \h </w:instrText>
            </w:r>
            <w:r>
              <w:rPr>
                <w:noProof/>
                <w:webHidden/>
              </w:rPr>
            </w:r>
            <w:r>
              <w:rPr>
                <w:noProof/>
                <w:webHidden/>
              </w:rPr>
              <w:fldChar w:fldCharType="separate"/>
            </w:r>
            <w:r w:rsidR="00517245">
              <w:rPr>
                <w:noProof/>
                <w:webHidden/>
              </w:rPr>
              <w:t>7</w:t>
            </w:r>
            <w:r>
              <w:rPr>
                <w:noProof/>
                <w:webHidden/>
              </w:rPr>
              <w:fldChar w:fldCharType="end"/>
            </w:r>
          </w:hyperlink>
        </w:p>
        <w:p w14:paraId="07633852" w14:textId="6B994CEB" w:rsidR="008C21E1" w:rsidRDefault="008C21E1">
          <w:pPr>
            <w:pStyle w:val="TDC2"/>
            <w:tabs>
              <w:tab w:val="left" w:pos="1320"/>
            </w:tabs>
            <w:rPr>
              <w:rFonts w:eastAsiaTheme="minorEastAsia"/>
              <w:noProof/>
              <w:sz w:val="22"/>
              <w:lang w:eastAsia="es-ES"/>
            </w:rPr>
          </w:pPr>
          <w:hyperlink w:anchor="_Toc88212366" w:history="1">
            <w:r w:rsidRPr="00543F11">
              <w:rPr>
                <w:rStyle w:val="Hipervnculo"/>
                <w:rFonts w:ascii="LM Roman 12" w:hAnsi="LM Roman 12"/>
                <w:noProof/>
              </w:rPr>
              <w:t>2.5.</w:t>
            </w:r>
            <w:r>
              <w:rPr>
                <w:rFonts w:eastAsiaTheme="minorEastAsia"/>
                <w:noProof/>
                <w:sz w:val="22"/>
                <w:lang w:eastAsia="es-ES"/>
              </w:rPr>
              <w:tab/>
            </w:r>
            <w:r w:rsidRPr="00543F11">
              <w:rPr>
                <w:rStyle w:val="Hipervnculo"/>
                <w:noProof/>
              </w:rPr>
              <w:t>Las cuestiones que se responderán</w:t>
            </w:r>
            <w:r>
              <w:rPr>
                <w:noProof/>
                <w:webHidden/>
              </w:rPr>
              <w:tab/>
            </w:r>
            <w:r>
              <w:rPr>
                <w:noProof/>
                <w:webHidden/>
              </w:rPr>
              <w:fldChar w:fldCharType="begin"/>
            </w:r>
            <w:r>
              <w:rPr>
                <w:noProof/>
                <w:webHidden/>
              </w:rPr>
              <w:instrText xml:space="preserve"> PAGEREF _Toc88212366 \h </w:instrText>
            </w:r>
            <w:r>
              <w:rPr>
                <w:noProof/>
                <w:webHidden/>
              </w:rPr>
            </w:r>
            <w:r>
              <w:rPr>
                <w:noProof/>
                <w:webHidden/>
              </w:rPr>
              <w:fldChar w:fldCharType="separate"/>
            </w:r>
            <w:r w:rsidR="00517245">
              <w:rPr>
                <w:noProof/>
                <w:webHidden/>
              </w:rPr>
              <w:t>8</w:t>
            </w:r>
            <w:r>
              <w:rPr>
                <w:noProof/>
                <w:webHidden/>
              </w:rPr>
              <w:fldChar w:fldCharType="end"/>
            </w:r>
          </w:hyperlink>
        </w:p>
        <w:p w14:paraId="0474478F" w14:textId="008E7D0D" w:rsidR="008C21E1" w:rsidRDefault="008C21E1">
          <w:pPr>
            <w:pStyle w:val="TDC1"/>
            <w:tabs>
              <w:tab w:val="left" w:pos="880"/>
              <w:tab w:val="right" w:leader="dot" w:pos="8494"/>
            </w:tabs>
            <w:rPr>
              <w:rFonts w:eastAsiaTheme="minorEastAsia"/>
              <w:noProof/>
              <w:sz w:val="22"/>
              <w:lang w:eastAsia="es-ES"/>
            </w:rPr>
          </w:pPr>
          <w:hyperlink w:anchor="_Toc88212367" w:history="1">
            <w:r w:rsidRPr="00543F11">
              <w:rPr>
                <w:rStyle w:val="Hipervnculo"/>
                <w:rFonts w:ascii="LM Roman 12" w:hAnsi="LM Roman 12"/>
                <w:noProof/>
              </w:rPr>
              <w:t>3.</w:t>
            </w:r>
            <w:r>
              <w:rPr>
                <w:rFonts w:eastAsiaTheme="minorEastAsia"/>
                <w:noProof/>
                <w:sz w:val="22"/>
                <w:lang w:eastAsia="es-ES"/>
              </w:rPr>
              <w:tab/>
            </w:r>
            <w:r w:rsidRPr="00543F11">
              <w:rPr>
                <w:rStyle w:val="Hipervnculo"/>
                <w:noProof/>
              </w:rPr>
              <w:t>Bibliografía</w:t>
            </w:r>
            <w:r>
              <w:rPr>
                <w:noProof/>
                <w:webHidden/>
              </w:rPr>
              <w:tab/>
            </w:r>
            <w:r>
              <w:rPr>
                <w:noProof/>
                <w:webHidden/>
              </w:rPr>
              <w:fldChar w:fldCharType="begin"/>
            </w:r>
            <w:r>
              <w:rPr>
                <w:noProof/>
                <w:webHidden/>
              </w:rPr>
              <w:instrText xml:space="preserve"> PAGEREF _Toc88212367 \h </w:instrText>
            </w:r>
            <w:r>
              <w:rPr>
                <w:noProof/>
                <w:webHidden/>
              </w:rPr>
            </w:r>
            <w:r>
              <w:rPr>
                <w:noProof/>
                <w:webHidden/>
              </w:rPr>
              <w:fldChar w:fldCharType="separate"/>
            </w:r>
            <w:r w:rsidR="00517245">
              <w:rPr>
                <w:noProof/>
                <w:webHidden/>
              </w:rPr>
              <w:t>9</w:t>
            </w:r>
            <w:r>
              <w:rPr>
                <w:noProof/>
                <w:webHidden/>
              </w:rPr>
              <w:fldChar w:fldCharType="end"/>
            </w:r>
          </w:hyperlink>
        </w:p>
        <w:p w14:paraId="550F631B" w14:textId="7BE9DB0A" w:rsidR="00E60CF5" w:rsidRDefault="00E60CF5">
          <w:r>
            <w:rPr>
              <w:b/>
              <w:bCs/>
            </w:rPr>
            <w:fldChar w:fldCharType="end"/>
          </w:r>
        </w:p>
      </w:sdtContent>
    </w:sdt>
    <w:p w14:paraId="4A59D6E1" w14:textId="77777777" w:rsidR="00E60CF5" w:rsidRPr="00D31F13" w:rsidRDefault="00E60CF5" w:rsidP="00E60CF5"/>
    <w:p w14:paraId="739547EF" w14:textId="77777777" w:rsidR="002333E4" w:rsidRDefault="002333E4" w:rsidP="00D31F13">
      <w:pPr>
        <w:ind w:firstLine="0"/>
      </w:pPr>
      <w:r>
        <w:br w:type="page"/>
      </w:r>
    </w:p>
    <w:p w14:paraId="40F57FA1" w14:textId="77777777" w:rsidR="002D190D" w:rsidRDefault="002D190D" w:rsidP="00360995">
      <w:pPr>
        <w:pStyle w:val="Ttulo1"/>
        <w:numPr>
          <w:ilvl w:val="0"/>
          <w:numId w:val="0"/>
        </w:numPr>
        <w:sectPr w:rsidR="002D190D" w:rsidSect="00F83239">
          <w:headerReference w:type="default" r:id="rId16"/>
          <w:pgSz w:w="11906" w:h="16838"/>
          <w:pgMar w:top="1417" w:right="1701" w:bottom="1417" w:left="1701" w:header="708" w:footer="708" w:gutter="0"/>
          <w:cols w:space="708"/>
          <w:titlePg/>
          <w:docGrid w:linePitch="360"/>
        </w:sectPr>
      </w:pPr>
    </w:p>
    <w:p w14:paraId="62227179" w14:textId="340B65FB" w:rsidR="001A09F5" w:rsidRDefault="001A09F5" w:rsidP="00465FD0">
      <w:pPr>
        <w:ind w:firstLine="0"/>
      </w:pPr>
    </w:p>
    <w:p w14:paraId="34541930" w14:textId="77777777" w:rsidR="00360995" w:rsidRDefault="00360995" w:rsidP="00465FD0">
      <w:pPr>
        <w:ind w:firstLine="0"/>
      </w:pPr>
    </w:p>
    <w:tbl>
      <w:tblPr>
        <w:tblStyle w:val="Tablaconcuadrcula"/>
        <w:tblW w:w="0" w:type="auto"/>
        <w:tblLook w:val="04A0" w:firstRow="1" w:lastRow="0" w:firstColumn="1" w:lastColumn="0" w:noHBand="0" w:noVBand="1"/>
      </w:tblPr>
      <w:tblGrid>
        <w:gridCol w:w="8494"/>
      </w:tblGrid>
      <w:tr w:rsidR="007C0FFE" w14:paraId="07869D75" w14:textId="77777777" w:rsidTr="00FB6B38">
        <w:tc>
          <w:tcPr>
            <w:tcW w:w="8494" w:type="dxa"/>
            <w:tcBorders>
              <w:left w:val="nil"/>
              <w:right w:val="nil"/>
            </w:tcBorders>
          </w:tcPr>
          <w:p w14:paraId="66E8AECB" w14:textId="04DE181F" w:rsidR="007C0FFE" w:rsidRPr="00114B07" w:rsidRDefault="007023AB" w:rsidP="00FB6B38">
            <w:pPr>
              <w:pStyle w:val="Ttulo1"/>
              <w:jc w:val="center"/>
              <w:outlineLvl w:val="0"/>
            </w:pPr>
            <w:bookmarkStart w:id="2" w:name="_Toc88212360"/>
            <w:r>
              <w:t>Enunciado</w:t>
            </w:r>
            <w:bookmarkEnd w:id="2"/>
          </w:p>
        </w:tc>
      </w:tr>
    </w:tbl>
    <w:p w14:paraId="525340B5" w14:textId="19571976" w:rsidR="007C0FFE" w:rsidRDefault="007C0FFE" w:rsidP="00FB6B38"/>
    <w:p w14:paraId="3D78813C" w14:textId="77C116E3" w:rsidR="00360995" w:rsidRPr="00E45C59" w:rsidRDefault="007023AB" w:rsidP="007023AB">
      <w:pPr>
        <w:rPr>
          <w:i/>
          <w:iCs/>
        </w:rPr>
      </w:pPr>
      <w:r w:rsidRPr="00E45C59">
        <w:rPr>
          <w:i/>
          <w:iCs/>
        </w:rPr>
        <w:t>Esta actividad, primera parte de la práctica final, consiste en la selección por parte del estudiante de un conjunto de datos de su interés que será usado en el proyecto de creación de la visualización de datos, de acuerdo con unos criterios establecidos. Básicamente, la temática es libre, pero se valorarán los aspecto siguientes:</w:t>
      </w:r>
    </w:p>
    <w:p w14:paraId="4598078A" w14:textId="18D02EFE" w:rsidR="007023AB" w:rsidRDefault="007023AB" w:rsidP="007023AB">
      <w:pPr>
        <w:pStyle w:val="Prrafodelista"/>
        <w:numPr>
          <w:ilvl w:val="0"/>
          <w:numId w:val="48"/>
        </w:numPr>
        <w:rPr>
          <w:i/>
          <w:iCs/>
        </w:rPr>
      </w:pPr>
      <w:r w:rsidRPr="00E45C59">
        <w:rPr>
          <w:i/>
          <w:iCs/>
        </w:rPr>
        <w:t>Justificad brevemente vuestra selección, ya sea por motivos personales o profesionales. (10%)</w:t>
      </w:r>
    </w:p>
    <w:p w14:paraId="05A783A5" w14:textId="77777777" w:rsidR="002878FF" w:rsidRPr="00E45C59" w:rsidRDefault="002878FF" w:rsidP="002878FF">
      <w:pPr>
        <w:pStyle w:val="Prrafodelista"/>
        <w:ind w:left="1117" w:firstLine="0"/>
        <w:rPr>
          <w:i/>
          <w:iCs/>
        </w:rPr>
      </w:pPr>
    </w:p>
    <w:p w14:paraId="5629F71D" w14:textId="1443A6DA" w:rsidR="002878FF" w:rsidRPr="002878FF" w:rsidRDefault="007023AB" w:rsidP="002878FF">
      <w:pPr>
        <w:pStyle w:val="Prrafodelista"/>
        <w:numPr>
          <w:ilvl w:val="0"/>
          <w:numId w:val="48"/>
        </w:numPr>
        <w:rPr>
          <w:i/>
          <w:iCs/>
        </w:rPr>
      </w:pPr>
      <w:r w:rsidRPr="00E45C59">
        <w:rPr>
          <w:i/>
          <w:iCs/>
        </w:rPr>
        <w:t>La relevancia del conjunto de datos en su contexto. ¿Son datos actuales? ¿Tratan un tema importante por algún colectivo concreto? ¿Se ha tenido en cuenta la perspectiva de género? (10%)</w:t>
      </w:r>
    </w:p>
    <w:p w14:paraId="5DC47E31" w14:textId="77777777" w:rsidR="002878FF" w:rsidRPr="00E45C59" w:rsidRDefault="002878FF" w:rsidP="002878FF">
      <w:pPr>
        <w:pStyle w:val="Prrafodelista"/>
        <w:ind w:left="1117" w:firstLine="0"/>
        <w:rPr>
          <w:i/>
          <w:iCs/>
        </w:rPr>
      </w:pPr>
    </w:p>
    <w:p w14:paraId="35F7E415" w14:textId="0264AE19" w:rsidR="007023AB" w:rsidRDefault="007023AB" w:rsidP="007023AB">
      <w:pPr>
        <w:pStyle w:val="Prrafodelista"/>
        <w:numPr>
          <w:ilvl w:val="0"/>
          <w:numId w:val="48"/>
        </w:numPr>
        <w:rPr>
          <w:i/>
          <w:iCs/>
        </w:rPr>
      </w:pPr>
      <w:r w:rsidRPr="00E45C59">
        <w:rPr>
          <w:i/>
          <w:iCs/>
        </w:rPr>
        <w:t>La complejidad (medida, variables disponibles, tipos de datos, etc.). ¿Tiene del orden de centenares o miles de registros? ¿Tiene del orden de decenas de variables? ¿Combina datos categóricos y cuantitativos? ¿Incluye otros tipos de datos? Evitad los conjuntos excesivamente simples. (25%)</w:t>
      </w:r>
    </w:p>
    <w:p w14:paraId="69E8F7D8" w14:textId="77777777" w:rsidR="002878FF" w:rsidRPr="002878FF" w:rsidRDefault="002878FF" w:rsidP="002878FF">
      <w:pPr>
        <w:pStyle w:val="Prrafodelista"/>
        <w:rPr>
          <w:i/>
          <w:iCs/>
        </w:rPr>
      </w:pPr>
    </w:p>
    <w:p w14:paraId="0FA9733B" w14:textId="26C609F1" w:rsidR="007023AB" w:rsidRDefault="007023AB" w:rsidP="007023AB">
      <w:pPr>
        <w:pStyle w:val="Prrafodelista"/>
        <w:numPr>
          <w:ilvl w:val="0"/>
          <w:numId w:val="48"/>
        </w:numPr>
        <w:rPr>
          <w:i/>
          <w:iCs/>
        </w:rPr>
      </w:pPr>
      <w:r w:rsidRPr="00E45C59">
        <w:rPr>
          <w:i/>
          <w:iCs/>
        </w:rPr>
        <w:t>La originalidad. No repetid los conjuntos de datos clásicos</w:t>
      </w:r>
      <w:r w:rsidR="00EE7FF4" w:rsidRPr="00E45C59">
        <w:rPr>
          <w:i/>
          <w:iCs/>
        </w:rPr>
        <w:t>. Podéis, por ejemplo, combinar o mejorar visualizaciones existentes. ¿Hay otras visualizaciones basadas en este conjunto de datos? ¿Es una evolución o actualización de un conjunto anterior? ¿Habéis enriquecido un conjunto de datos ya existente? (25%)</w:t>
      </w:r>
    </w:p>
    <w:p w14:paraId="19A108D2" w14:textId="77777777" w:rsidR="002878FF" w:rsidRPr="002878FF" w:rsidRDefault="002878FF" w:rsidP="002878FF">
      <w:pPr>
        <w:pStyle w:val="Prrafodelista"/>
        <w:rPr>
          <w:i/>
          <w:iCs/>
        </w:rPr>
      </w:pPr>
    </w:p>
    <w:p w14:paraId="2383BC55" w14:textId="280D1139" w:rsidR="00EE7FF4" w:rsidRPr="00E45C59" w:rsidRDefault="00EE7FF4" w:rsidP="007023AB">
      <w:pPr>
        <w:pStyle w:val="Prrafodelista"/>
        <w:numPr>
          <w:ilvl w:val="0"/>
          <w:numId w:val="48"/>
        </w:numPr>
        <w:rPr>
          <w:i/>
          <w:iCs/>
        </w:rPr>
      </w:pPr>
      <w:r w:rsidRPr="00E45C59">
        <w:rPr>
          <w:i/>
          <w:iCs/>
        </w:rPr>
        <w:t>Las cuestiones que responderéis con la visualización de datos. ¿Tienen en cuenta los puntos anteriores? ¿Están bien planteadas? ¿Son adecuadas por el conjunto de datos elegido? (30%)</w:t>
      </w:r>
    </w:p>
    <w:p w14:paraId="3E9D5181" w14:textId="77777777" w:rsidR="00572144" w:rsidRDefault="00572144" w:rsidP="00572144">
      <w:pPr>
        <w:spacing w:before="0" w:after="160"/>
        <w:ind w:firstLine="0"/>
        <w:jc w:val="left"/>
        <w:sectPr w:rsidR="00572144" w:rsidSect="00F83239">
          <w:headerReference w:type="default" r:id="rId17"/>
          <w:pgSz w:w="11906" w:h="16838"/>
          <w:pgMar w:top="1417" w:right="1701" w:bottom="1417" w:left="1701" w:header="708" w:footer="708" w:gutter="0"/>
          <w:cols w:space="708"/>
          <w:titlePg/>
          <w:docGrid w:linePitch="360"/>
        </w:sectPr>
      </w:pPr>
    </w:p>
    <w:p w14:paraId="2A8B8E52" w14:textId="09BC1146" w:rsidR="00850F12" w:rsidRDefault="00850F12" w:rsidP="00572144">
      <w:pPr>
        <w:spacing w:before="0" w:after="160"/>
        <w:ind w:firstLine="0"/>
        <w:jc w:val="left"/>
      </w:pPr>
    </w:p>
    <w:p w14:paraId="0EEF5212" w14:textId="77777777" w:rsidR="00572144" w:rsidRDefault="00572144" w:rsidP="00572144">
      <w:pPr>
        <w:spacing w:before="0" w:after="160"/>
        <w:ind w:firstLine="0"/>
        <w:jc w:val="left"/>
      </w:pPr>
    </w:p>
    <w:tbl>
      <w:tblPr>
        <w:tblStyle w:val="Tablaconcuadrcula"/>
        <w:tblW w:w="0" w:type="auto"/>
        <w:tblLook w:val="04A0" w:firstRow="1" w:lastRow="0" w:firstColumn="1" w:lastColumn="0" w:noHBand="0" w:noVBand="1"/>
      </w:tblPr>
      <w:tblGrid>
        <w:gridCol w:w="8494"/>
      </w:tblGrid>
      <w:tr w:rsidR="00572144" w14:paraId="5730E488" w14:textId="77777777" w:rsidTr="009C12D4">
        <w:tc>
          <w:tcPr>
            <w:tcW w:w="8494" w:type="dxa"/>
            <w:tcBorders>
              <w:left w:val="nil"/>
              <w:right w:val="nil"/>
            </w:tcBorders>
          </w:tcPr>
          <w:p w14:paraId="2292075B" w14:textId="77777777" w:rsidR="00572144" w:rsidRPr="00114B07" w:rsidRDefault="00572144" w:rsidP="009C12D4">
            <w:pPr>
              <w:pStyle w:val="Ttulo1"/>
              <w:jc w:val="center"/>
              <w:outlineLvl w:val="0"/>
            </w:pPr>
            <w:bookmarkStart w:id="3" w:name="_Toc88212361"/>
            <w:r>
              <w:t>Solución</w:t>
            </w:r>
            <w:bookmarkEnd w:id="3"/>
          </w:p>
        </w:tc>
      </w:tr>
    </w:tbl>
    <w:p w14:paraId="7820EF87" w14:textId="77777777" w:rsidR="00572144" w:rsidRDefault="00572144" w:rsidP="00572144">
      <w:pPr>
        <w:spacing w:before="0" w:after="160"/>
        <w:ind w:firstLine="0"/>
        <w:jc w:val="left"/>
      </w:pPr>
    </w:p>
    <w:p w14:paraId="0C0FD322" w14:textId="2A93EF74" w:rsidR="00850F12" w:rsidRDefault="00850F12" w:rsidP="00F85738"/>
    <w:p w14:paraId="2BEA1ECE" w14:textId="265A7CC5" w:rsidR="00850F12" w:rsidRDefault="00C643D5" w:rsidP="00C643D5">
      <w:pPr>
        <w:pStyle w:val="Ttulo2"/>
      </w:pPr>
      <w:bookmarkStart w:id="4" w:name="_Toc88212362"/>
      <w:r>
        <w:t>Justificación de la selección</w:t>
      </w:r>
      <w:bookmarkEnd w:id="4"/>
    </w:p>
    <w:p w14:paraId="6C64DFA8" w14:textId="77777777" w:rsidR="003D532A" w:rsidRDefault="00F36883" w:rsidP="00F36883">
      <w:r>
        <w:t xml:space="preserve">El </w:t>
      </w:r>
      <w:r>
        <w:rPr>
          <w:i/>
          <w:iCs/>
        </w:rPr>
        <w:t xml:space="preserve">dataset </w:t>
      </w:r>
      <w:r>
        <w:t>elegido es “</w:t>
      </w:r>
      <w:r w:rsidRPr="00F36883">
        <w:rPr>
          <w:i/>
          <w:iCs/>
        </w:rPr>
        <w:t>Student Performance Data Set</w:t>
      </w:r>
      <w:r>
        <w:t>”</w:t>
      </w:r>
      <w:r w:rsidR="004E45D9">
        <w:t xml:space="preserve"> </w:t>
      </w:r>
      <w:r w:rsidR="004E45D9">
        <w:fldChar w:fldCharType="begin"/>
      </w:r>
      <w:r w:rsidR="004E45D9">
        <w:instrText xml:space="preserve"> ADDIN ZOTERO_ITEM CSL_CITATION {"citationID":"kjlHWZxo","properties":{"formattedCitation":"[1]","plainCitation":"[1]","noteIndex":0},"citationItems":[{"id":106,"uris":["http://zotero.org/users/local/MJcpblA1/items/RYDKUUIP"],"uri":["http://zotero.org/users/local/MJcpblA1/items/RYDKUUIP"],"itemData":{"id":106,"type":"webpage","abstract":"Predict the final grade of Portugese high school students","language":"en","title":"Student Grade Prediction","URL":"https://kaggle.com/dipam7/student-grade-prediction","accessed":{"date-parts":[["2021",11,18]]}}}],"schema":"https://github.com/citation-style-language/schema/raw/master/csl-citation.json"} </w:instrText>
      </w:r>
      <w:r w:rsidR="004E45D9">
        <w:fldChar w:fldCharType="separate"/>
      </w:r>
      <w:r w:rsidR="004E45D9" w:rsidRPr="004E45D9">
        <w:rPr>
          <w:rFonts w:ascii="Calibri" w:hAnsi="Calibri" w:cs="Calibri"/>
        </w:rPr>
        <w:t>[1]</w:t>
      </w:r>
      <w:r w:rsidR="004E45D9">
        <w:fldChar w:fldCharType="end"/>
      </w:r>
      <w:r w:rsidR="004E45D9">
        <w:t xml:space="preserve"> </w:t>
      </w:r>
      <w:r w:rsidR="004E45D9">
        <w:fldChar w:fldCharType="begin"/>
      </w:r>
      <w:r w:rsidR="004E45D9">
        <w:instrText xml:space="preserve"> ADDIN ZOTERO_ITEM CSL_CITATION {"citationID":"rdx9QEIF","properties":{"formattedCitation":"[2]","plainCitation":"[2]","noteIndex":0},"citationItems":[{"id":107,"uris":["http://zotero.org/users/local/MJcpblA1/items/ZQAX7UY2"],"uri":["http://zotero.org/users/local/MJcpblA1/items/ZQAX7UY2"],"itemData":{"id":107,"type":"webpage","title":"UCI Machine Learning Repository: Student Performance Data Set","URL":"https://archive.ics.uci.edu/ml/datasets/student+performance","accessed":{"date-parts":[["2021",11,18]]}}}],"schema":"https://github.com/citation-style-language/schema/raw/master/csl-citation.json"} </w:instrText>
      </w:r>
      <w:r w:rsidR="004E45D9">
        <w:fldChar w:fldCharType="separate"/>
      </w:r>
      <w:r w:rsidR="004E45D9" w:rsidRPr="004E45D9">
        <w:rPr>
          <w:rFonts w:ascii="Calibri" w:hAnsi="Calibri" w:cs="Calibri"/>
        </w:rPr>
        <w:t>[2]</w:t>
      </w:r>
      <w:r w:rsidR="004E45D9">
        <w:fldChar w:fldCharType="end"/>
      </w:r>
      <w:r w:rsidR="004E45D9">
        <w:t xml:space="preserve">, </w:t>
      </w:r>
      <w:r w:rsidR="0076066F">
        <w:t>éste contiene información sobre el rendimiento de los estudiantes en dos institutos de Portugal. Para medir el rendimiento hay variables del tipo: calificaciones de los estudiantes, características demográficas y sociales…</w:t>
      </w:r>
    </w:p>
    <w:p w14:paraId="17898A50" w14:textId="1768519D" w:rsidR="00F36883" w:rsidRDefault="003D532A" w:rsidP="003D532A">
      <w:r>
        <w:t xml:space="preserve">He elegido este </w:t>
      </w:r>
      <w:r>
        <w:rPr>
          <w:i/>
          <w:iCs/>
        </w:rPr>
        <w:t>dataset</w:t>
      </w:r>
      <w:r>
        <w:t xml:space="preserve"> porque me parece a nivel personal muy interesante el cómo diferentes factores pueden influir en un estudiante, aunque esto es interesante de por sí, me parece aún más interesante las historias ocultas que cuentan los datos, es decir, este </w:t>
      </w:r>
      <w:r>
        <w:rPr>
          <w:i/>
          <w:iCs/>
        </w:rPr>
        <w:t xml:space="preserve">dataset </w:t>
      </w:r>
      <w:r>
        <w:t xml:space="preserve">se suele usar para predecir el rendimiento académico (hacernos preguntas sobre qué factor o factores influyen a nivel académico), pero otro punto </w:t>
      </w:r>
      <w:r w:rsidR="00481331">
        <w:t>para mi de mayor interés</w:t>
      </w:r>
      <w:r>
        <w:t xml:space="preserve"> es el cómo</w:t>
      </w:r>
      <w:r w:rsidR="00481331">
        <w:t xml:space="preserve"> el consumo de alcohol de la</w:t>
      </w:r>
      <w:r>
        <w:t xml:space="preserve"> población joven (adolescentes) </w:t>
      </w:r>
      <w:r w:rsidR="00481331">
        <w:t>es afectado por características sociales (nivel de educación de los padres, qué trabajos tienen ellos,  si la unidad familiar vive junta o n</w:t>
      </w:r>
      <w:r w:rsidR="007A0AC6">
        <w:t>o, cómo es la relación del alumno con sus padres…</w:t>
      </w:r>
      <w:r w:rsidR="00481331">
        <w:t>)</w:t>
      </w:r>
      <w:r w:rsidR="00266ABF">
        <w:t>.</w:t>
      </w:r>
    </w:p>
    <w:p w14:paraId="180FB0CE" w14:textId="7EA51FC5" w:rsidR="004F3F09" w:rsidRDefault="004F3F09" w:rsidP="003D532A">
      <w:r>
        <w:t>Ésta es una de las historias ocultas que pueden contener estos datos, la cual me parece de gran interés el ver el qué tipo de estudiante puede ser más propenso a ingerir alcohol dependiendo de las características sociales-demográficas.</w:t>
      </w:r>
    </w:p>
    <w:p w14:paraId="1FC0CC84" w14:textId="69D3A94D" w:rsidR="00B16D0B" w:rsidRDefault="00B16D0B" w:rsidP="003D532A">
      <w:r>
        <w:t xml:space="preserve">Como bien he mencionado esta es una línea de estudio, pero puede haber más, por lo que </w:t>
      </w:r>
      <w:r w:rsidR="00791651">
        <w:t>en la segunda parte de la práctica las preguntas que nos hacemos podrían ser diferentes con el fin de obtener información valiosa.</w:t>
      </w:r>
    </w:p>
    <w:p w14:paraId="7812D4A6" w14:textId="78DBCD55" w:rsidR="00924AD1" w:rsidRDefault="00924AD1" w:rsidP="00924AD1">
      <w:pPr>
        <w:pStyle w:val="Ttulo2"/>
      </w:pPr>
      <w:bookmarkStart w:id="5" w:name="_Toc88212363"/>
      <w:r>
        <w:t>Relevancia del conjunto de datos</w:t>
      </w:r>
      <w:bookmarkEnd w:id="5"/>
    </w:p>
    <w:p w14:paraId="23612ED1" w14:textId="1CDFCFA2" w:rsidR="00924AD1" w:rsidRDefault="00924AD1" w:rsidP="00924AD1">
      <w:r>
        <w:t xml:space="preserve">Los datos que se van a usar a priori no son actuales, es decir, según el </w:t>
      </w:r>
      <w:r>
        <w:rPr>
          <w:i/>
          <w:iCs/>
        </w:rPr>
        <w:t xml:space="preserve">paper </w:t>
      </w:r>
      <w:r>
        <w:rPr>
          <w:i/>
          <w:iCs/>
        </w:rPr>
        <w:fldChar w:fldCharType="begin"/>
      </w:r>
      <w:r>
        <w:rPr>
          <w:i/>
          <w:iCs/>
        </w:rPr>
        <w:instrText xml:space="preserve"> ADDIN ZOTERO_ITEM CSL_CITATION {"citationID":"WBkmuAv6","properties":{"formattedCitation":"[3]","plainCitation":"[3]","noteIndex":0},"citationItems":[{"id":111,"uris":["http://zotero.org/users/local/MJcpblA1/items/LZQVU3DW"],"uri":["http://zotero.org/users/local/MJcpblA1/items/LZQVU3DW"],"itemData":{"id":111,"type":"article-journal","abstract":"Although the educational level of the Portuguese population has improved in the last decades, the statistics keep Portugal at Europe’s tail end due to its high student failure rates. In particular, lack of success in the core classes of Mathematics and the Portuguese language is extremely serious. On the other hand, the ﬁelds of Business Intelligence (BI)/Data Mining (DM), which aim at extracting high-level knowledge from raw data, oﬀer interesting automated tools that can aid the education domain. The present work intends to approach student achievement in secondary education using BI/DM techniques. Recent real-world data (e.g. student grades, demographic, social and school related features) was collected by using school reports and questionnaires. The two core classes (i.e. Mathematics and Portuguese) were modeled under binary/ﬁve-level classiﬁcation and regression tasks. Also, four DM models (i.e. Decision Trees, Random Forest, Neural Networks and Support Vector Machines) and three input selections (e.g. with and without previous grades) were tested. The results show that a good predictive accuracy can be achieved, provided that the ﬁrst and/or second school period grades are available. Although student achievement is highly inﬂuenced by past evaluations, an explanatory analysis has shown that there are also other relevant features (e.g. number of absences, parent’s job and education, alcohol consumption). As a direct outcome of this research, more eﬃcient student prediction tools can be be developed, improving the quality of education and enhancing school resource management.","language":"en","page":"8","source":"Zotero","title":"USING DATA MINING TO PREDICT SECONDARY SCHOOL STUDENT PERFORMANCE","author":[{"family":"Cortez","given":"Paulo"},{"family":"Silva","given":"Alice"}]}}],"schema":"https://github.com/citation-style-language/schema/raw/master/csl-citation.json"} </w:instrText>
      </w:r>
      <w:r>
        <w:rPr>
          <w:i/>
          <w:iCs/>
        </w:rPr>
        <w:fldChar w:fldCharType="separate"/>
      </w:r>
      <w:r w:rsidRPr="00924AD1">
        <w:rPr>
          <w:rFonts w:ascii="Calibri" w:hAnsi="Calibri" w:cs="Calibri"/>
        </w:rPr>
        <w:t>[3]</w:t>
      </w:r>
      <w:r>
        <w:rPr>
          <w:i/>
          <w:iCs/>
        </w:rPr>
        <w:fldChar w:fldCharType="end"/>
      </w:r>
      <w:r>
        <w:t xml:space="preserve"> que se publicó en su día, los datos se recogieron durante los años 200</w:t>
      </w:r>
      <w:r w:rsidR="00113256">
        <w:t>5</w:t>
      </w:r>
      <w:r>
        <w:t xml:space="preserve"> y 200</w:t>
      </w:r>
      <w:r w:rsidR="00113256">
        <w:t>6, pero la publicación de los mismos se hizo en el 2014. Por lo tanto, podemos ver que los datos originales tienen unos 15 años respecto a día de hoy (2021)</w:t>
      </w:r>
      <w:r w:rsidR="003E51BC">
        <w:t>.</w:t>
      </w:r>
    </w:p>
    <w:p w14:paraId="512D2BFA" w14:textId="671EE95B" w:rsidR="003E51BC" w:rsidRDefault="003E51BC" w:rsidP="00924AD1">
      <w:r>
        <w:lastRenderedPageBreak/>
        <w:t xml:space="preserve">Aunque es verdad que a nivel </w:t>
      </w:r>
      <w:r w:rsidR="007D0A36">
        <w:t>escolar 15 años puede ser una pequeña diferencia, es decir, podría haber mejorado la evolución de los estudiantes en Portugal a nivel escolar durante todo ese tiempo. Sin embargo, el enfoque con el que se usan los datos es completamente diferente, no se busca ver qué factores influyen a nivel escolar, sino que como bien se mencionó en el punto anterior se busca saber cómo los factores sociales-demográficos influyen en el consumo de alcohol en los adolescentes.</w:t>
      </w:r>
    </w:p>
    <w:p w14:paraId="534DE24A" w14:textId="436E328E" w:rsidR="007D0A36" w:rsidRDefault="007D0A36" w:rsidP="00924AD1">
      <w:r>
        <w:t>Por lo tanto, aunque los datos tienen 15 años vemos que siguen siendo de gran utilidad, ya que este problema lo encontramos fácilmente en la sociedad, sigue habiendo muchos adolescentes bebiendo alcohol, se siguen haciendo botellones</w:t>
      </w:r>
      <w:r w:rsidR="00355A9E">
        <w:t>, fiestas para menores</w:t>
      </w:r>
      <w:r>
        <w:t>…</w:t>
      </w:r>
      <w:r w:rsidR="00B92D7D">
        <w:t xml:space="preserve"> Es decir, es un tema importante ya que sigue afectando a una parte de la sociedad, al colectivo de los adolescentes.</w:t>
      </w:r>
    </w:p>
    <w:p w14:paraId="759644C1" w14:textId="46C2F38F" w:rsidR="00B13BDD" w:rsidRDefault="00B13BDD" w:rsidP="00924AD1">
      <w:r>
        <w:t>Para concluir con este punto, destacar que sí que se tuvo en cuenta la perspectiva de género a la hora de capturar los datos, ya que por cada “registro” de estudiante se captura el sexo, con ello podemos realizar diferentes análisis según si el o la estudiante es hombre o mujer.</w:t>
      </w:r>
    </w:p>
    <w:p w14:paraId="4006A0FF" w14:textId="477099A6" w:rsidR="00E325DD" w:rsidRDefault="00E325DD" w:rsidP="00E325DD">
      <w:pPr>
        <w:pStyle w:val="Ttulo2"/>
      </w:pPr>
      <w:bookmarkStart w:id="6" w:name="_Toc88212364"/>
      <w:r>
        <w:t>La complejidad de los datos</w:t>
      </w:r>
      <w:bookmarkEnd w:id="6"/>
    </w:p>
    <w:p w14:paraId="45C34BC6" w14:textId="29230288" w:rsidR="00E325DD" w:rsidRDefault="00B148B4" w:rsidP="00E325DD">
      <w:r>
        <w:t>En este apartado se va a hacer un resumen del conjunto de datos, es decir, del número de registros que hay, qué variables pertenecen al dominio del problema, de qué tipo son éstas…</w:t>
      </w:r>
    </w:p>
    <w:p w14:paraId="3F24F612" w14:textId="244177CC" w:rsidR="002A3E8F" w:rsidRDefault="002A3E8F" w:rsidP="00E325DD">
      <w:r>
        <w:t xml:space="preserve">Lo primero de todo comentar que tenemos 395 registros, por lo que estamos en un </w:t>
      </w:r>
      <w:r>
        <w:rPr>
          <w:i/>
          <w:iCs/>
        </w:rPr>
        <w:t>dataset</w:t>
      </w:r>
      <w:r>
        <w:t xml:space="preserve"> del orden de centenares, es decir, tenemos una muestra lo suficientemente grande como para poder extrapolar resultados.</w:t>
      </w:r>
    </w:p>
    <w:p w14:paraId="7E9D99C2" w14:textId="46962019" w:rsidR="00D94B12" w:rsidRDefault="00D94B12" w:rsidP="00E325DD">
      <w:r>
        <w:t>En segundo lugar, vamos a realizar un estudio de las diferentes variables que hay. En nuestro caso hay 33 variables, y se combinan tanto datos categóricos como cuantitativos</w:t>
      </w:r>
      <w:r w:rsidR="00FE7A71">
        <w:t xml:space="preserve">. Las variables que contiene el </w:t>
      </w:r>
      <w:r w:rsidR="00FE7A71">
        <w:rPr>
          <w:i/>
          <w:iCs/>
        </w:rPr>
        <w:t>dataset</w:t>
      </w:r>
      <w:r w:rsidR="00FE7A71">
        <w:t xml:space="preserve"> son las siguientes </w:t>
      </w:r>
      <w:r w:rsidR="00FE7A71">
        <w:fldChar w:fldCharType="begin"/>
      </w:r>
      <w:r w:rsidR="00FE7A71">
        <w:instrText xml:space="preserve"> ADDIN ZOTERO_ITEM CSL_CITATION {"citationID":"yUhLYfhc","properties":{"formattedCitation":"[1]","plainCitation":"[1]","noteIndex":0},"citationItems":[{"id":106,"uris":["http://zotero.org/users/local/MJcpblA1/items/RYDKUUIP"],"uri":["http://zotero.org/users/local/MJcpblA1/items/RYDKUUIP"],"itemData":{"id":106,"type":"webpage","abstract":"Predict the final grade of Portugese high school students","language":"en","title":"Student Grade Prediction","URL":"https://kaggle.com/dipam7/student-grade-prediction","accessed":{"date-parts":[["2021",11,18]]}}}],"schema":"https://github.com/citation-style-language/schema/raw/master/csl-citation.json"} </w:instrText>
      </w:r>
      <w:r w:rsidR="00FE7A71">
        <w:fldChar w:fldCharType="separate"/>
      </w:r>
      <w:r w:rsidR="00FE7A71" w:rsidRPr="00FE7A71">
        <w:rPr>
          <w:rFonts w:ascii="Calibri" w:hAnsi="Calibri" w:cs="Calibri"/>
        </w:rPr>
        <w:t>[1]</w:t>
      </w:r>
      <w:r w:rsidR="00FE7A71">
        <w:fldChar w:fldCharType="end"/>
      </w:r>
      <w:r w:rsidR="00FE7A71">
        <w:t>:</w:t>
      </w:r>
    </w:p>
    <w:p w14:paraId="40934D02" w14:textId="58FEECD9" w:rsidR="00FE7A71" w:rsidRDefault="00FE7A71" w:rsidP="00FE7A71">
      <w:pPr>
        <w:pStyle w:val="Prrafodelista"/>
        <w:numPr>
          <w:ilvl w:val="0"/>
          <w:numId w:val="49"/>
        </w:numPr>
      </w:pPr>
      <w:r>
        <w:rPr>
          <w:i/>
          <w:iCs/>
        </w:rPr>
        <w:t>School:</w:t>
      </w:r>
      <w:r>
        <w:t xml:space="preserve"> escuela a la que pertenece el estudiante</w:t>
      </w:r>
      <w:r w:rsidR="00180861">
        <w:t>. Variable categórica binaria.</w:t>
      </w:r>
    </w:p>
    <w:p w14:paraId="0CBC1561" w14:textId="64A3583E" w:rsidR="00180861" w:rsidRDefault="00180861" w:rsidP="00FE7A71">
      <w:pPr>
        <w:pStyle w:val="Prrafodelista"/>
        <w:numPr>
          <w:ilvl w:val="0"/>
          <w:numId w:val="49"/>
        </w:numPr>
      </w:pPr>
      <w:r>
        <w:rPr>
          <w:i/>
          <w:iCs/>
        </w:rPr>
        <w:t xml:space="preserve">Sex: </w:t>
      </w:r>
      <w:r>
        <w:t>sexo del estudiante. Variable categórica binaria.</w:t>
      </w:r>
    </w:p>
    <w:p w14:paraId="44F1D783" w14:textId="6DD003BF" w:rsidR="00180861" w:rsidRDefault="00180861" w:rsidP="00FE7A71">
      <w:pPr>
        <w:pStyle w:val="Prrafodelista"/>
        <w:numPr>
          <w:ilvl w:val="0"/>
          <w:numId w:val="49"/>
        </w:numPr>
      </w:pPr>
      <w:r>
        <w:rPr>
          <w:i/>
          <w:iCs/>
        </w:rPr>
        <w:t>Age:</w:t>
      </w:r>
      <w:r>
        <w:t xml:space="preserve"> edad del estudiante. Variable numérica [15,22]</w:t>
      </w:r>
    </w:p>
    <w:p w14:paraId="00F1A317" w14:textId="01BD9310" w:rsidR="00180861" w:rsidRDefault="00180861" w:rsidP="00FE7A71">
      <w:pPr>
        <w:pStyle w:val="Prrafodelista"/>
        <w:numPr>
          <w:ilvl w:val="0"/>
          <w:numId w:val="49"/>
        </w:numPr>
      </w:pPr>
      <w:r>
        <w:rPr>
          <w:i/>
          <w:iCs/>
        </w:rPr>
        <w:t>Address:</w:t>
      </w:r>
      <w:r>
        <w:t xml:space="preserve"> dónde vive el estudiante. Variable categórica binaria.</w:t>
      </w:r>
    </w:p>
    <w:p w14:paraId="0BDB1FE3" w14:textId="53E879BF" w:rsidR="00180861" w:rsidRDefault="00180861" w:rsidP="00FE7A71">
      <w:pPr>
        <w:pStyle w:val="Prrafodelista"/>
        <w:numPr>
          <w:ilvl w:val="0"/>
          <w:numId w:val="49"/>
        </w:numPr>
      </w:pPr>
      <w:r>
        <w:rPr>
          <w:i/>
          <w:iCs/>
        </w:rPr>
        <w:t>Famsize:</w:t>
      </w:r>
      <w:r>
        <w:t xml:space="preserve"> tamaño de la familia. Variable categórica binaria.</w:t>
      </w:r>
    </w:p>
    <w:p w14:paraId="18936503" w14:textId="1CB0C580" w:rsidR="00180861" w:rsidRDefault="00180861" w:rsidP="00FE7A71">
      <w:pPr>
        <w:pStyle w:val="Prrafodelista"/>
        <w:numPr>
          <w:ilvl w:val="0"/>
          <w:numId w:val="49"/>
        </w:numPr>
      </w:pPr>
      <w:r>
        <w:rPr>
          <w:i/>
          <w:iCs/>
        </w:rPr>
        <w:t>Pstatus:</w:t>
      </w:r>
      <w:r>
        <w:t xml:space="preserve"> </w:t>
      </w:r>
      <w:r w:rsidR="00E32993">
        <w:t>estado de convivencia de los padres. Variable categórica binaria.</w:t>
      </w:r>
    </w:p>
    <w:p w14:paraId="44957B5E" w14:textId="39791A9F" w:rsidR="00E32993" w:rsidRDefault="00E32993" w:rsidP="00FE7A71">
      <w:pPr>
        <w:pStyle w:val="Prrafodelista"/>
        <w:numPr>
          <w:ilvl w:val="0"/>
          <w:numId w:val="49"/>
        </w:numPr>
      </w:pPr>
      <w:r>
        <w:rPr>
          <w:i/>
          <w:iCs/>
        </w:rPr>
        <w:t>Medu:</w:t>
      </w:r>
      <w:r>
        <w:t xml:space="preserve"> nivel educativo de la madre. Variable numérica 5 valores posibles.</w:t>
      </w:r>
    </w:p>
    <w:p w14:paraId="75FF2AFD" w14:textId="00AB4FEC" w:rsidR="00E32993" w:rsidRDefault="00E32993" w:rsidP="00FE7A71">
      <w:pPr>
        <w:pStyle w:val="Prrafodelista"/>
        <w:numPr>
          <w:ilvl w:val="0"/>
          <w:numId w:val="49"/>
        </w:numPr>
      </w:pPr>
      <w:r>
        <w:rPr>
          <w:i/>
          <w:iCs/>
        </w:rPr>
        <w:t>Fedu:</w:t>
      </w:r>
      <w:r>
        <w:t xml:space="preserve"> nivel educativo del padre. Variable numérica 5 valores posibles.</w:t>
      </w:r>
    </w:p>
    <w:p w14:paraId="4725B201" w14:textId="1ABCE174" w:rsidR="00E32993" w:rsidRDefault="00E32993" w:rsidP="00FE7A71">
      <w:pPr>
        <w:pStyle w:val="Prrafodelista"/>
        <w:numPr>
          <w:ilvl w:val="0"/>
          <w:numId w:val="49"/>
        </w:numPr>
      </w:pPr>
      <w:r>
        <w:rPr>
          <w:i/>
          <w:iCs/>
        </w:rPr>
        <w:t>Mjob:</w:t>
      </w:r>
      <w:r>
        <w:t xml:space="preserve"> trabajo de la madre. Variable categórica</w:t>
      </w:r>
      <w:r w:rsidR="00B77A3D">
        <w:t xml:space="preserve"> 5 valores posibles</w:t>
      </w:r>
      <w:r>
        <w:t>.</w:t>
      </w:r>
    </w:p>
    <w:p w14:paraId="5AEAC8F1" w14:textId="212037B8" w:rsidR="00E32993" w:rsidRDefault="00E32993" w:rsidP="00FE7A71">
      <w:pPr>
        <w:pStyle w:val="Prrafodelista"/>
        <w:numPr>
          <w:ilvl w:val="0"/>
          <w:numId w:val="49"/>
        </w:numPr>
      </w:pPr>
      <w:r>
        <w:rPr>
          <w:i/>
          <w:iCs/>
        </w:rPr>
        <w:t>Fjob:</w:t>
      </w:r>
      <w:r>
        <w:t xml:space="preserve"> trabajo del padre. Variable categórica</w:t>
      </w:r>
      <w:r w:rsidR="00B77A3D">
        <w:t xml:space="preserve"> 5 valores posibles</w:t>
      </w:r>
      <w:r>
        <w:t>.</w:t>
      </w:r>
    </w:p>
    <w:p w14:paraId="4A9F6E73" w14:textId="23830AEB" w:rsidR="00E32993" w:rsidRDefault="00E32993" w:rsidP="00FE7A71">
      <w:pPr>
        <w:pStyle w:val="Prrafodelista"/>
        <w:numPr>
          <w:ilvl w:val="0"/>
          <w:numId w:val="49"/>
        </w:numPr>
      </w:pPr>
      <w:r>
        <w:rPr>
          <w:i/>
          <w:iCs/>
        </w:rPr>
        <w:lastRenderedPageBreak/>
        <w:t>Reason:</w:t>
      </w:r>
      <w:r>
        <w:t xml:space="preserve"> razón por lo que se eligió ese centro. Variable categórica 4 posibles valores.</w:t>
      </w:r>
    </w:p>
    <w:p w14:paraId="16F66F12" w14:textId="5BEC4883" w:rsidR="00E32993" w:rsidRDefault="00E32993" w:rsidP="00FE7A71">
      <w:pPr>
        <w:pStyle w:val="Prrafodelista"/>
        <w:numPr>
          <w:ilvl w:val="0"/>
          <w:numId w:val="49"/>
        </w:numPr>
      </w:pPr>
      <w:r>
        <w:rPr>
          <w:i/>
          <w:iCs/>
        </w:rPr>
        <w:t>Guardian:</w:t>
      </w:r>
      <w:r>
        <w:t xml:space="preserve"> tutor del estudiante. Variable categórica 3 valores posibles</w:t>
      </w:r>
      <w:r w:rsidR="00E57C91">
        <w:t>.</w:t>
      </w:r>
    </w:p>
    <w:p w14:paraId="12A6C021" w14:textId="2167FE96" w:rsidR="00E57C91" w:rsidRDefault="00E57C91" w:rsidP="00FE7A71">
      <w:pPr>
        <w:pStyle w:val="Prrafodelista"/>
        <w:numPr>
          <w:ilvl w:val="0"/>
          <w:numId w:val="49"/>
        </w:numPr>
      </w:pPr>
      <w:r>
        <w:rPr>
          <w:i/>
          <w:iCs/>
        </w:rPr>
        <w:t>Traveltime:</w:t>
      </w:r>
      <w:r>
        <w:t xml:space="preserve"> tiempo de casa al centro. Variable numérica 4 posibles valores.</w:t>
      </w:r>
    </w:p>
    <w:p w14:paraId="2D9E7EC2" w14:textId="260B4599" w:rsidR="00E57C91" w:rsidRDefault="00E57C91" w:rsidP="00FE7A71">
      <w:pPr>
        <w:pStyle w:val="Prrafodelista"/>
        <w:numPr>
          <w:ilvl w:val="0"/>
          <w:numId w:val="49"/>
        </w:numPr>
      </w:pPr>
      <w:r>
        <w:rPr>
          <w:i/>
          <w:iCs/>
        </w:rPr>
        <w:t>Studytime:</w:t>
      </w:r>
      <w:r>
        <w:t xml:space="preserve"> tiempo de estudio semanal del estudiante. Variable numérica 4 posibles valores.</w:t>
      </w:r>
    </w:p>
    <w:p w14:paraId="1979C53E" w14:textId="5FD6C26F" w:rsidR="00E57C91" w:rsidRDefault="00E57C91" w:rsidP="00FE7A71">
      <w:pPr>
        <w:pStyle w:val="Prrafodelista"/>
        <w:numPr>
          <w:ilvl w:val="0"/>
          <w:numId w:val="49"/>
        </w:numPr>
      </w:pPr>
      <w:r>
        <w:rPr>
          <w:i/>
          <w:iCs/>
        </w:rPr>
        <w:t>Failures:</w:t>
      </w:r>
      <w:r>
        <w:t xml:space="preserve"> número de clases pasadas falladas. Variable numérica 4 posibles valores.</w:t>
      </w:r>
    </w:p>
    <w:p w14:paraId="4CEE1675" w14:textId="260FD351" w:rsidR="00E57C91" w:rsidRDefault="00E57C91" w:rsidP="00FE7A71">
      <w:pPr>
        <w:pStyle w:val="Prrafodelista"/>
        <w:numPr>
          <w:ilvl w:val="0"/>
          <w:numId w:val="49"/>
        </w:numPr>
      </w:pPr>
      <w:r>
        <w:rPr>
          <w:i/>
          <w:iCs/>
        </w:rPr>
        <w:t>Schoolsup:</w:t>
      </w:r>
      <w:r>
        <w:t xml:space="preserve"> apoyo educacional extra. Variable categórica binaria.</w:t>
      </w:r>
    </w:p>
    <w:p w14:paraId="482A88B1" w14:textId="27D282FB" w:rsidR="00E57C91" w:rsidRDefault="00E57C91" w:rsidP="00FE7A71">
      <w:pPr>
        <w:pStyle w:val="Prrafodelista"/>
        <w:numPr>
          <w:ilvl w:val="0"/>
          <w:numId w:val="49"/>
        </w:numPr>
      </w:pPr>
      <w:r>
        <w:rPr>
          <w:i/>
          <w:iCs/>
        </w:rPr>
        <w:t>Famsup:</w:t>
      </w:r>
      <w:r>
        <w:t xml:space="preserve"> apoyo educacional familiar. Variable categórica binaria.</w:t>
      </w:r>
    </w:p>
    <w:p w14:paraId="51F79A2B" w14:textId="7D8A3086" w:rsidR="00E57C91" w:rsidRDefault="00E57C91" w:rsidP="00FE7A71">
      <w:pPr>
        <w:pStyle w:val="Prrafodelista"/>
        <w:numPr>
          <w:ilvl w:val="0"/>
          <w:numId w:val="49"/>
        </w:numPr>
      </w:pPr>
      <w:r>
        <w:rPr>
          <w:i/>
          <w:iCs/>
        </w:rPr>
        <w:t>Paid:</w:t>
      </w:r>
      <w:r>
        <w:t xml:space="preserve"> clases particulares. Variable categórica binaria.</w:t>
      </w:r>
    </w:p>
    <w:p w14:paraId="39747646" w14:textId="53174F58" w:rsidR="00E57C91" w:rsidRDefault="00E57C91" w:rsidP="00FE7A71">
      <w:pPr>
        <w:pStyle w:val="Prrafodelista"/>
        <w:numPr>
          <w:ilvl w:val="0"/>
          <w:numId w:val="49"/>
        </w:numPr>
      </w:pPr>
      <w:r>
        <w:rPr>
          <w:i/>
          <w:iCs/>
        </w:rPr>
        <w:t>Activities:</w:t>
      </w:r>
      <w:r>
        <w:t xml:space="preserve"> actividades extracurriculares. </w:t>
      </w:r>
      <w:r w:rsidR="0068223B">
        <w:t>Variable categórica binaria.</w:t>
      </w:r>
    </w:p>
    <w:p w14:paraId="404BC8CC" w14:textId="2C72118B" w:rsidR="0068223B" w:rsidRDefault="0068223B" w:rsidP="00FE7A71">
      <w:pPr>
        <w:pStyle w:val="Prrafodelista"/>
        <w:numPr>
          <w:ilvl w:val="0"/>
          <w:numId w:val="49"/>
        </w:numPr>
      </w:pPr>
      <w:r>
        <w:rPr>
          <w:i/>
          <w:iCs/>
        </w:rPr>
        <w:t>Nursery:</w:t>
      </w:r>
      <w:r>
        <w:t xml:space="preserve"> si fue a la guardería. Variable categórica binaria.</w:t>
      </w:r>
    </w:p>
    <w:p w14:paraId="2F17BF03" w14:textId="05838C2B" w:rsidR="0068223B" w:rsidRDefault="0068223B" w:rsidP="00FE7A71">
      <w:pPr>
        <w:pStyle w:val="Prrafodelista"/>
        <w:numPr>
          <w:ilvl w:val="0"/>
          <w:numId w:val="49"/>
        </w:numPr>
      </w:pPr>
      <w:r>
        <w:rPr>
          <w:i/>
          <w:iCs/>
        </w:rPr>
        <w:t>Higher:</w:t>
      </w:r>
      <w:r>
        <w:t xml:space="preserve"> si quiere continuar con estudios superiores. Variable categórica binaria.</w:t>
      </w:r>
    </w:p>
    <w:p w14:paraId="22A4F230" w14:textId="6A62174A" w:rsidR="0068223B" w:rsidRDefault="0068223B" w:rsidP="00FE7A71">
      <w:pPr>
        <w:pStyle w:val="Prrafodelista"/>
        <w:numPr>
          <w:ilvl w:val="0"/>
          <w:numId w:val="49"/>
        </w:numPr>
      </w:pPr>
      <w:r>
        <w:rPr>
          <w:i/>
          <w:iCs/>
        </w:rPr>
        <w:t>Internet:</w:t>
      </w:r>
      <w:r>
        <w:t xml:space="preserve"> si tiene acceso a internet en casa. Variable categórica binaria.</w:t>
      </w:r>
    </w:p>
    <w:p w14:paraId="50245DEE" w14:textId="56BD0D8C" w:rsidR="0068223B" w:rsidRDefault="0068223B" w:rsidP="00FE7A71">
      <w:pPr>
        <w:pStyle w:val="Prrafodelista"/>
        <w:numPr>
          <w:ilvl w:val="0"/>
          <w:numId w:val="49"/>
        </w:numPr>
      </w:pPr>
      <w:r>
        <w:rPr>
          <w:i/>
          <w:iCs/>
        </w:rPr>
        <w:t>Romantic:</w:t>
      </w:r>
      <w:r>
        <w:t xml:space="preserve"> si tiene pareja sentimental. Variable categórica binaria.</w:t>
      </w:r>
    </w:p>
    <w:p w14:paraId="2DBD9C16" w14:textId="2BECA4A4" w:rsidR="0068223B" w:rsidRDefault="0068223B" w:rsidP="00FE7A71">
      <w:pPr>
        <w:pStyle w:val="Prrafodelista"/>
        <w:numPr>
          <w:ilvl w:val="0"/>
          <w:numId w:val="49"/>
        </w:numPr>
      </w:pPr>
      <w:r>
        <w:rPr>
          <w:i/>
          <w:iCs/>
        </w:rPr>
        <w:t>Famrel:</w:t>
      </w:r>
      <w:r>
        <w:t xml:space="preserve"> calidad de la relación entre la familia y el estudiante. Variable numérica 5 valores posibles.</w:t>
      </w:r>
    </w:p>
    <w:p w14:paraId="3074F774" w14:textId="43BDC0B4" w:rsidR="0068223B" w:rsidRDefault="0068223B" w:rsidP="00FE7A71">
      <w:pPr>
        <w:pStyle w:val="Prrafodelista"/>
        <w:numPr>
          <w:ilvl w:val="0"/>
          <w:numId w:val="49"/>
        </w:numPr>
      </w:pPr>
      <w:r>
        <w:rPr>
          <w:i/>
          <w:iCs/>
        </w:rPr>
        <w:t>Freetime:</w:t>
      </w:r>
      <w:r>
        <w:t xml:space="preserve"> si tiene tiempo libre después del colegio. Variable numérica 5 valores posibles.</w:t>
      </w:r>
    </w:p>
    <w:p w14:paraId="6196927B" w14:textId="12888138" w:rsidR="0068223B" w:rsidRDefault="0068223B" w:rsidP="00FE7A71">
      <w:pPr>
        <w:pStyle w:val="Prrafodelista"/>
        <w:numPr>
          <w:ilvl w:val="0"/>
          <w:numId w:val="49"/>
        </w:numPr>
      </w:pPr>
      <w:r>
        <w:rPr>
          <w:i/>
          <w:iCs/>
        </w:rPr>
        <w:t>Goout:</w:t>
      </w:r>
      <w:r>
        <w:t xml:space="preserve"> si pasa tiempo con sus amigos. Variable numérica 5 valores posibles.</w:t>
      </w:r>
    </w:p>
    <w:p w14:paraId="19D20F7F" w14:textId="21D9F4EA" w:rsidR="0068223B" w:rsidRDefault="0068223B" w:rsidP="00FE7A71">
      <w:pPr>
        <w:pStyle w:val="Prrafodelista"/>
        <w:numPr>
          <w:ilvl w:val="0"/>
          <w:numId w:val="49"/>
        </w:numPr>
      </w:pPr>
      <w:r>
        <w:rPr>
          <w:i/>
          <w:iCs/>
        </w:rPr>
        <w:t>Dalc:</w:t>
      </w:r>
      <w:r>
        <w:t xml:space="preserve"> </w:t>
      </w:r>
      <w:r w:rsidR="004458CD">
        <w:t>consumición de alcohol entre semana. Variable numérica 5 posibles valores.</w:t>
      </w:r>
    </w:p>
    <w:p w14:paraId="419577B2" w14:textId="3F76C895" w:rsidR="004458CD" w:rsidRDefault="004458CD" w:rsidP="00FE7A71">
      <w:pPr>
        <w:pStyle w:val="Prrafodelista"/>
        <w:numPr>
          <w:ilvl w:val="0"/>
          <w:numId w:val="49"/>
        </w:numPr>
      </w:pPr>
      <w:r>
        <w:rPr>
          <w:i/>
          <w:iCs/>
        </w:rPr>
        <w:t>Walc:</w:t>
      </w:r>
      <w:r>
        <w:t xml:space="preserve"> consumición de alcohol los fines de semana. Variable numérica 5 valores posibles.</w:t>
      </w:r>
    </w:p>
    <w:p w14:paraId="4AF9CEA0" w14:textId="7E96D050" w:rsidR="004458CD" w:rsidRDefault="004458CD" w:rsidP="00FE7A71">
      <w:pPr>
        <w:pStyle w:val="Prrafodelista"/>
        <w:numPr>
          <w:ilvl w:val="0"/>
          <w:numId w:val="49"/>
        </w:numPr>
      </w:pPr>
      <w:r>
        <w:rPr>
          <w:i/>
          <w:iCs/>
        </w:rPr>
        <w:t>Health:</w:t>
      </w:r>
      <w:r>
        <w:t xml:space="preserve"> salud actual del estudiante. Variable numérica 5 valores posibles.</w:t>
      </w:r>
    </w:p>
    <w:p w14:paraId="7AC2980D" w14:textId="77E224AE" w:rsidR="004458CD" w:rsidRDefault="004458CD" w:rsidP="00FE7A71">
      <w:pPr>
        <w:pStyle w:val="Prrafodelista"/>
        <w:numPr>
          <w:ilvl w:val="0"/>
          <w:numId w:val="49"/>
        </w:numPr>
      </w:pPr>
      <w:r>
        <w:rPr>
          <w:i/>
          <w:iCs/>
        </w:rPr>
        <w:t>Absences:</w:t>
      </w:r>
      <w:r>
        <w:t xml:space="preserve"> número de ausencias en clase. Variable numérica [0,93].</w:t>
      </w:r>
    </w:p>
    <w:p w14:paraId="39A61AD3" w14:textId="772B9A08" w:rsidR="00562EEA" w:rsidRDefault="00562EEA" w:rsidP="00FE7A71">
      <w:pPr>
        <w:pStyle w:val="Prrafodelista"/>
        <w:numPr>
          <w:ilvl w:val="0"/>
          <w:numId w:val="49"/>
        </w:numPr>
      </w:pPr>
      <w:r>
        <w:rPr>
          <w:i/>
          <w:iCs/>
        </w:rPr>
        <w:t>G1:</w:t>
      </w:r>
      <w:r>
        <w:t xml:space="preserve"> nota durante el primer trimestre. Variable numérica [0,20].</w:t>
      </w:r>
    </w:p>
    <w:p w14:paraId="5EC116A5" w14:textId="0D5BC55E" w:rsidR="00562EEA" w:rsidRDefault="00562EEA" w:rsidP="00FE7A71">
      <w:pPr>
        <w:pStyle w:val="Prrafodelista"/>
        <w:numPr>
          <w:ilvl w:val="0"/>
          <w:numId w:val="49"/>
        </w:numPr>
      </w:pPr>
      <w:r>
        <w:rPr>
          <w:i/>
          <w:iCs/>
        </w:rPr>
        <w:t>G2:</w:t>
      </w:r>
      <w:r>
        <w:t xml:space="preserve"> nota durante el segundo trimestre. Variable numérica [0,20].</w:t>
      </w:r>
    </w:p>
    <w:p w14:paraId="14AF680A" w14:textId="2DD1D501" w:rsidR="00562EEA" w:rsidRDefault="00562EEA" w:rsidP="00FE7A71">
      <w:pPr>
        <w:pStyle w:val="Prrafodelista"/>
        <w:numPr>
          <w:ilvl w:val="0"/>
          <w:numId w:val="49"/>
        </w:numPr>
      </w:pPr>
      <w:r>
        <w:rPr>
          <w:i/>
          <w:iCs/>
        </w:rPr>
        <w:t>G3:</w:t>
      </w:r>
      <w:r>
        <w:t xml:space="preserve"> nota final del curso. Variable numérica [0,20].</w:t>
      </w:r>
    </w:p>
    <w:p w14:paraId="65E55EA7" w14:textId="3464A23C" w:rsidR="009D2E8A" w:rsidRDefault="009D2E8A" w:rsidP="009D2E8A">
      <w:r>
        <w:t xml:space="preserve">En resumen, vemos que el </w:t>
      </w:r>
      <w:r>
        <w:rPr>
          <w:i/>
          <w:iCs/>
        </w:rPr>
        <w:t xml:space="preserve">dataset </w:t>
      </w:r>
      <w:r>
        <w:t>es complejo ya que nos proporciona mucha información a partir de sus 33 variables, es por ello que podemos jugar con él para obtener información oculta, esto es lo que se pretenderá en la siguiente práctica.</w:t>
      </w:r>
    </w:p>
    <w:p w14:paraId="13B0965D" w14:textId="0EC4DF89" w:rsidR="00DB61FF" w:rsidRDefault="00DB61FF" w:rsidP="00DB61FF">
      <w:pPr>
        <w:pStyle w:val="Ttulo2"/>
      </w:pPr>
      <w:bookmarkStart w:id="7" w:name="_Toc88212365"/>
      <w:r>
        <w:t>Originalidad</w:t>
      </w:r>
      <w:bookmarkEnd w:id="7"/>
    </w:p>
    <w:p w14:paraId="4AE7322D" w14:textId="575E99F9" w:rsidR="00372E05" w:rsidRDefault="00DB61FF" w:rsidP="00372E05">
      <w:r>
        <w:t xml:space="preserve">Respecto a este apartado podemos ver que el </w:t>
      </w:r>
      <w:r>
        <w:rPr>
          <w:i/>
          <w:iCs/>
        </w:rPr>
        <w:t xml:space="preserve">dataset </w:t>
      </w:r>
      <w:r>
        <w:t>no es el clásico que se utiliza para visualización de datos, es más el objetivo de este conjunto de datos es poder clasificar los alumnos según su nota final o predecir directamente dicha nota final</w:t>
      </w:r>
      <w:r w:rsidR="00372E05">
        <w:t>, es decir, tiene un enfoque más de minería de datos que de visualización</w:t>
      </w:r>
      <w:r>
        <w:t>.</w:t>
      </w:r>
      <w:r w:rsidR="00372E05">
        <w:t xml:space="preserve"> Sin embargo, </w:t>
      </w:r>
      <w:r w:rsidR="00372E05">
        <w:lastRenderedPageBreak/>
        <w:t xml:space="preserve">debido a que el </w:t>
      </w:r>
      <w:r w:rsidR="00372E05">
        <w:rPr>
          <w:i/>
          <w:iCs/>
        </w:rPr>
        <w:t>dataset</w:t>
      </w:r>
      <w:r w:rsidR="00372E05">
        <w:t xml:space="preserve"> tiene un enfoque diferente al que vamos a usar se podría considerar que sí que es original. Además, con este conjunto de datos vamos a ver qu</w:t>
      </w:r>
      <w:r w:rsidR="002F37EF">
        <w:t>é</w:t>
      </w:r>
      <w:r w:rsidR="00372E05">
        <w:t xml:space="preserve"> historias ocultas nos cuentan los datos</w:t>
      </w:r>
      <w:r w:rsidR="002F37EF">
        <w:t>, es decir, no buscamos dar respuesta a la típica pregunta de cómo es el rendimiento de los estudiantes, sino que se quiere buscar respuestas sobre el consumo del alcohol a partir de datos sociales-demográficos.</w:t>
      </w:r>
    </w:p>
    <w:p w14:paraId="6345D972" w14:textId="12202EA3" w:rsidR="00DB1A05" w:rsidRDefault="00DB1A05" w:rsidP="00372E05">
      <w:r>
        <w:t>En cuanto a si existen visualizaciones basadas en este conjunto de datos, la respuesta es sí, pero estas visualizaciones son el resultado de aplicar diferentes algoritmos de minería de datos, es decir, visualizaciones de clasificación o de regresión, por lo tanto, son visualizaciones totalmente diferentes a lo que se busca con esta práctica</w:t>
      </w:r>
      <w:r w:rsidR="00CF0039">
        <w:t>.</w:t>
      </w:r>
    </w:p>
    <w:p w14:paraId="77A9CCF2" w14:textId="0141B328" w:rsidR="004A1AAD" w:rsidRDefault="004A1AAD" w:rsidP="00372E05">
      <w:r>
        <w:t xml:space="preserve">Finalmente, no se ha enriquecido el </w:t>
      </w:r>
      <w:r>
        <w:rPr>
          <w:i/>
          <w:iCs/>
        </w:rPr>
        <w:t>dataset</w:t>
      </w:r>
      <w:r>
        <w:t xml:space="preserve"> ya que de por sí está muy bien detallado, se podría mejorar el mismo si se buscara un enfoque más académico, como por ejemplo discretizar las variables G1, G2 y G3 para que tuvieran valores del tipo “Su</w:t>
      </w:r>
      <w:r w:rsidR="008A026E">
        <w:t>s</w:t>
      </w:r>
      <w:r>
        <w:t>penso, Suficiente, Bien, Notable, Sobresaliente”, pero como nuestro objetivo es otro no se ha hecho.</w:t>
      </w:r>
    </w:p>
    <w:p w14:paraId="5082ACDE" w14:textId="40AD9BFC" w:rsidR="00B92256" w:rsidRDefault="00B92256" w:rsidP="00B92256">
      <w:pPr>
        <w:pStyle w:val="Ttulo2"/>
      </w:pPr>
      <w:bookmarkStart w:id="8" w:name="_Toc88212366"/>
      <w:r>
        <w:t>Las cuestiones que se responderán</w:t>
      </w:r>
      <w:bookmarkEnd w:id="8"/>
    </w:p>
    <w:p w14:paraId="5F45DDC6" w14:textId="49BF9FE5" w:rsidR="00B92256" w:rsidRDefault="00B92256" w:rsidP="00B92256">
      <w:r>
        <w:t>La cuesti</w:t>
      </w:r>
      <w:r w:rsidR="00E060E2">
        <w:t>ón</w:t>
      </w:r>
      <w:r>
        <w:t xml:space="preserve"> que se busca responder con este análisis de los datos es simple, ¿cómo afectan diferentes factores sociales-demográficos al consumo de alcohol entre adolescentes?</w:t>
      </w:r>
    </w:p>
    <w:p w14:paraId="2DD91E95" w14:textId="41AD7C4B" w:rsidR="00B92256" w:rsidRDefault="00B92256" w:rsidP="00B92256">
      <w:r>
        <w:t>Como pod</w:t>
      </w:r>
      <w:r w:rsidR="00E060E2">
        <w:t>emos ver la pregunta es sencilla, pero esta a su vez implica diferentes preguntas como por ejemplo, ¿dependiendo de si eres hombre o mujer se consume más alcohol o menos?, ¿dependiendo de los estudios/trabajo de los padres hay un mayor/menor consumo?, ¿si el estudiante tiene pareja influye?...</w:t>
      </w:r>
    </w:p>
    <w:p w14:paraId="1B11E542" w14:textId="289571EF" w:rsidR="00E060E2" w:rsidRPr="00B92256" w:rsidRDefault="00E060E2" w:rsidP="00B92256">
      <w:r>
        <w:t xml:space="preserve">En resumen, son múltiples preguntas las que nos podemos hacer, dependiendo de como sea la segunda parte de la práctica se buscarán resolver más o menos, pero todas ellas relacionadas con </w:t>
      </w:r>
      <w:r w:rsidR="00AA1DA4">
        <w:t>la</w:t>
      </w:r>
      <w:r>
        <w:t xml:space="preserve"> pregunta general, es decir, ¿cómo diferentes factores sociales-demográficos influyen en el consumo de alcohol entre estudiantes?</w:t>
      </w:r>
    </w:p>
    <w:p w14:paraId="0B4578E4" w14:textId="77777777" w:rsidR="00AF3E3E" w:rsidRPr="004A1AAD" w:rsidRDefault="00AF3E3E" w:rsidP="00372E05"/>
    <w:p w14:paraId="1536D6A6" w14:textId="77777777" w:rsidR="00B92D7D" w:rsidRDefault="00B92D7D" w:rsidP="00924AD1"/>
    <w:p w14:paraId="4491C9F6" w14:textId="77777777" w:rsidR="00B92D7D" w:rsidRDefault="00B92D7D" w:rsidP="00924AD1"/>
    <w:p w14:paraId="26A30F2A" w14:textId="77777777" w:rsidR="00355A9E" w:rsidRPr="00924AD1" w:rsidRDefault="00355A9E" w:rsidP="00924AD1"/>
    <w:p w14:paraId="1AAE1793" w14:textId="77777777" w:rsidR="00F36883" w:rsidRDefault="00F36883" w:rsidP="00F36883"/>
    <w:p w14:paraId="17C4D57D" w14:textId="128BDD1B" w:rsidR="00F36883" w:rsidRPr="00F85738" w:rsidRDefault="00F36883" w:rsidP="00F36883">
      <w:pPr>
        <w:sectPr w:rsidR="00F36883" w:rsidRPr="00F85738" w:rsidSect="00F83239">
          <w:pgSz w:w="11906" w:h="16838"/>
          <w:pgMar w:top="1417" w:right="1701" w:bottom="1417" w:left="1701" w:header="708" w:footer="708" w:gutter="0"/>
          <w:cols w:space="708"/>
          <w:titlePg/>
          <w:docGrid w:linePitch="360"/>
        </w:sectPr>
      </w:pPr>
    </w:p>
    <w:p w14:paraId="4209647C" w14:textId="3F3508D0" w:rsidR="007C0FFE" w:rsidRDefault="007C0FFE" w:rsidP="007C0FFE"/>
    <w:p w14:paraId="709FE0BC" w14:textId="77777777" w:rsidR="0057575A" w:rsidRPr="007B4D5F" w:rsidRDefault="0057575A" w:rsidP="007C0FFE"/>
    <w:tbl>
      <w:tblPr>
        <w:tblStyle w:val="Tablaconcuadrcula"/>
        <w:tblW w:w="0" w:type="auto"/>
        <w:tblLook w:val="04A0" w:firstRow="1" w:lastRow="0" w:firstColumn="1" w:lastColumn="0" w:noHBand="0" w:noVBand="1"/>
      </w:tblPr>
      <w:tblGrid>
        <w:gridCol w:w="8494"/>
      </w:tblGrid>
      <w:tr w:rsidR="007C0FFE" w14:paraId="05E1BBF7" w14:textId="77777777" w:rsidTr="00FB6B38">
        <w:tc>
          <w:tcPr>
            <w:tcW w:w="8494" w:type="dxa"/>
            <w:tcBorders>
              <w:left w:val="nil"/>
              <w:right w:val="nil"/>
            </w:tcBorders>
          </w:tcPr>
          <w:p w14:paraId="7D60CE92" w14:textId="77777777" w:rsidR="007C0FFE" w:rsidRPr="00114B07" w:rsidRDefault="007C0FFE" w:rsidP="00E32D2A">
            <w:pPr>
              <w:pStyle w:val="Ttulo1"/>
              <w:jc w:val="center"/>
              <w:outlineLvl w:val="0"/>
            </w:pPr>
            <w:bookmarkStart w:id="9" w:name="_Toc88212367"/>
            <w:r w:rsidRPr="00E32D2A">
              <w:t>Bibliografía</w:t>
            </w:r>
            <w:bookmarkEnd w:id="9"/>
          </w:p>
        </w:tc>
      </w:tr>
    </w:tbl>
    <w:p w14:paraId="3FF4AF33" w14:textId="77777777" w:rsidR="007C0FFE" w:rsidRDefault="007C0FFE" w:rsidP="00EA586B">
      <w:pPr>
        <w:pStyle w:val="Sinespaciado"/>
      </w:pPr>
    </w:p>
    <w:p w14:paraId="2C88E89A" w14:textId="77777777" w:rsidR="003F2106" w:rsidRPr="002172EF" w:rsidRDefault="003F2106" w:rsidP="00EA586B"/>
    <w:p w14:paraId="2F8269B6" w14:textId="77777777" w:rsidR="00FE7A71" w:rsidRPr="00FE7A71" w:rsidRDefault="004E45D9" w:rsidP="00FE7A71">
      <w:pPr>
        <w:pStyle w:val="Bibliografa"/>
        <w:rPr>
          <w:rFonts w:ascii="Calibri" w:hAnsi="Calibri" w:cs="Calibri"/>
        </w:rPr>
      </w:pPr>
      <w:r>
        <w:fldChar w:fldCharType="begin"/>
      </w:r>
      <w:r>
        <w:instrText xml:space="preserve"> ADDIN ZOTERO_BIBL {"uncited":[],"omitted":[],"custom":[]} CSL_BIBLIOGRAPHY </w:instrText>
      </w:r>
      <w:r>
        <w:fldChar w:fldCharType="separate"/>
      </w:r>
      <w:r w:rsidR="00FE7A71" w:rsidRPr="00FE7A71">
        <w:rPr>
          <w:rFonts w:ascii="Calibri" w:hAnsi="Calibri" w:cs="Calibri"/>
        </w:rPr>
        <w:t>[1]</w:t>
      </w:r>
      <w:r w:rsidR="00FE7A71" w:rsidRPr="00FE7A71">
        <w:rPr>
          <w:rFonts w:ascii="Calibri" w:hAnsi="Calibri" w:cs="Calibri"/>
        </w:rPr>
        <w:tab/>
        <w:t>«Student Grade Prediction». https://kaggle.com/dipam7/student-grade-prediction (accedido nov. 18, 2021).</w:t>
      </w:r>
    </w:p>
    <w:p w14:paraId="391E3E97" w14:textId="77777777" w:rsidR="00FE7A71" w:rsidRPr="00FE7A71" w:rsidRDefault="00FE7A71" w:rsidP="00FE7A71">
      <w:pPr>
        <w:pStyle w:val="Bibliografa"/>
        <w:rPr>
          <w:rFonts w:ascii="Calibri" w:hAnsi="Calibri" w:cs="Calibri"/>
          <w:lang w:val="en-US"/>
        </w:rPr>
      </w:pPr>
      <w:r w:rsidRPr="00FE7A71">
        <w:rPr>
          <w:rFonts w:ascii="Calibri" w:hAnsi="Calibri" w:cs="Calibri"/>
          <w:lang w:val="en-US"/>
        </w:rPr>
        <w:t>[2]</w:t>
      </w:r>
      <w:r w:rsidRPr="00FE7A71">
        <w:rPr>
          <w:rFonts w:ascii="Calibri" w:hAnsi="Calibri" w:cs="Calibri"/>
          <w:lang w:val="en-US"/>
        </w:rPr>
        <w:tab/>
        <w:t>«UCI Machine Learning Repository: Student Performance Data Set». https://archive.ics.uci.edu/ml/datasets/student+performance (accedido nov. 18, 2021).</w:t>
      </w:r>
    </w:p>
    <w:p w14:paraId="5853E7AB" w14:textId="77777777" w:rsidR="00FE7A71" w:rsidRPr="00FE7A71" w:rsidRDefault="00FE7A71" w:rsidP="00FE7A71">
      <w:pPr>
        <w:pStyle w:val="Bibliografa"/>
        <w:rPr>
          <w:rFonts w:ascii="Calibri" w:hAnsi="Calibri" w:cs="Calibri"/>
          <w:lang w:val="en-US"/>
        </w:rPr>
      </w:pPr>
      <w:r w:rsidRPr="00FE7A71">
        <w:rPr>
          <w:rFonts w:ascii="Calibri" w:hAnsi="Calibri" w:cs="Calibri"/>
          <w:lang w:val="en-US"/>
        </w:rPr>
        <w:t>[3]</w:t>
      </w:r>
      <w:r w:rsidRPr="00FE7A71">
        <w:rPr>
          <w:rFonts w:ascii="Calibri" w:hAnsi="Calibri" w:cs="Calibri"/>
          <w:lang w:val="en-US"/>
        </w:rPr>
        <w:tab/>
        <w:t>P. Cortez y A. Silva, «USING DATA MINING TO PREDICT SECONDARY SCHOOL STUDENT PERFORMANCE», p. 8.</w:t>
      </w:r>
    </w:p>
    <w:p w14:paraId="2FD7C9B6" w14:textId="4D81AB5A" w:rsidR="00EA586B" w:rsidRPr="004E45D9" w:rsidRDefault="004E45D9" w:rsidP="00EA586B">
      <w:pPr>
        <w:rPr>
          <w:lang w:val="en-US"/>
        </w:rPr>
      </w:pPr>
      <w:r>
        <w:fldChar w:fldCharType="end"/>
      </w:r>
    </w:p>
    <w:p w14:paraId="04621261" w14:textId="77777777" w:rsidR="00EA586B" w:rsidRPr="004E45D9" w:rsidRDefault="00EA586B" w:rsidP="00E32D2A">
      <w:pPr>
        <w:rPr>
          <w:lang w:val="en-US"/>
        </w:rPr>
      </w:pPr>
    </w:p>
    <w:p w14:paraId="4167BCC0" w14:textId="77777777" w:rsidR="007C0FFE" w:rsidRPr="004E45D9" w:rsidRDefault="007C0FFE" w:rsidP="00935AD4">
      <w:pPr>
        <w:ind w:firstLine="0"/>
        <w:rPr>
          <w:lang w:val="en-US"/>
        </w:rPr>
      </w:pPr>
    </w:p>
    <w:sectPr w:rsidR="007C0FFE" w:rsidRPr="004E45D9" w:rsidSect="00F83239">
      <w:headerReference w:type="default" r:id="rId18"/>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5DAE7C" w14:textId="77777777" w:rsidR="006D7134" w:rsidRDefault="006D7134" w:rsidP="004D1002">
      <w:pPr>
        <w:spacing w:before="0" w:after="0" w:line="240" w:lineRule="auto"/>
      </w:pPr>
      <w:r>
        <w:separator/>
      </w:r>
    </w:p>
  </w:endnote>
  <w:endnote w:type="continuationSeparator" w:id="0">
    <w:p w14:paraId="57A0EDC2" w14:textId="77777777" w:rsidR="006D7134" w:rsidRDefault="006D7134" w:rsidP="004D100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altName w:val="Calibri"/>
    <w:panose1 w:val="000000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8C006E" w14:textId="77777777" w:rsidR="00850F12" w:rsidRDefault="00850F12">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864208"/>
      <w:docPartObj>
        <w:docPartGallery w:val="Page Numbers (Bottom of Page)"/>
        <w:docPartUnique/>
      </w:docPartObj>
    </w:sdtPr>
    <w:sdtEndPr/>
    <w:sdtContent>
      <w:p w14:paraId="5890DAF0" w14:textId="77777777" w:rsidR="00CA654B" w:rsidRPr="008F2239" w:rsidRDefault="006D7134" w:rsidP="008B6CC2">
        <w:pPr>
          <w:pStyle w:val="Piedepgina"/>
          <w:jc w:val="center"/>
        </w:pPr>
      </w:p>
    </w:sdtContent>
  </w:sdt>
  <w:p w14:paraId="482C1935" w14:textId="77777777" w:rsidR="00CA654B" w:rsidRDefault="00CA654B" w:rsidP="008F2239">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628AC0" w14:textId="77777777" w:rsidR="00850F12" w:rsidRDefault="00850F1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4472DF" w14:textId="77777777" w:rsidR="006D7134" w:rsidRDefault="006D7134" w:rsidP="004D1002">
      <w:pPr>
        <w:spacing w:before="0" w:after="0" w:line="240" w:lineRule="auto"/>
      </w:pPr>
      <w:r>
        <w:separator/>
      </w:r>
    </w:p>
  </w:footnote>
  <w:footnote w:type="continuationSeparator" w:id="0">
    <w:p w14:paraId="5007E064" w14:textId="77777777" w:rsidR="006D7134" w:rsidRDefault="006D7134" w:rsidP="004D100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C6408" w14:textId="77777777" w:rsidR="00850F12" w:rsidRDefault="00850F12">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A6AAF8" w14:textId="75B43886" w:rsidR="00CA654B" w:rsidRDefault="00CA654B" w:rsidP="00835E41">
    <w:pPr>
      <w:pStyle w:val="Encabezado"/>
      <w:ind w:firstLine="0"/>
    </w:pPr>
    <w:r>
      <w:tab/>
    </w:r>
    <w:r>
      <w:tab/>
    </w:r>
    <w:sdt>
      <w:sdtPr>
        <w:id w:val="92364291"/>
        <w:docPartObj>
          <w:docPartGallery w:val="Page Numbers (Top of Page)"/>
          <w:docPartUnique/>
        </w:docPartObj>
      </w:sdtPr>
      <w:sdtEndPr/>
      <w:sdtContent>
        <w:r>
          <w:fldChar w:fldCharType="begin"/>
        </w:r>
        <w:r>
          <w:instrText>PAGE   \* MERGEFORMAT</w:instrText>
        </w:r>
        <w:r>
          <w:fldChar w:fldCharType="separate"/>
        </w:r>
        <w:r>
          <w:t>2</w:t>
        </w:r>
        <w:r>
          <w:fldChar w:fldCharType="end"/>
        </w:r>
      </w:sdtContent>
    </w:sdt>
  </w:p>
  <w:p w14:paraId="37F9DCDD" w14:textId="77777777" w:rsidR="00CA654B" w:rsidRDefault="00CA654B" w:rsidP="00F55AAB">
    <w:pPr>
      <w:pStyle w:val="Encabezado"/>
      <w:ind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E93FE5" w14:textId="77777777" w:rsidR="00850F12" w:rsidRDefault="00850F12">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28801" w14:textId="77777777" w:rsidR="00CA654B" w:rsidRDefault="00CA654B">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666DB" w14:textId="614E6119" w:rsidR="00CA654B" w:rsidRDefault="00CA654B" w:rsidP="00835E41">
    <w:pPr>
      <w:pStyle w:val="Encabezado"/>
      <w:ind w:firstLine="0"/>
    </w:pPr>
    <w:r>
      <w:tab/>
    </w:r>
    <w:r>
      <w:tab/>
    </w:r>
  </w:p>
  <w:p w14:paraId="7754A012" w14:textId="77777777" w:rsidR="00CA654B" w:rsidRDefault="00CA654B" w:rsidP="00F55AAB">
    <w:pPr>
      <w:pStyle w:val="Encabezado"/>
      <w:ind w:firstLine="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4B479" w14:textId="0F181698" w:rsidR="00CA654B" w:rsidRDefault="00850F12" w:rsidP="005D4FDA">
    <w:pPr>
      <w:pStyle w:val="Encabezado"/>
      <w:ind w:firstLine="0"/>
      <w:jc w:val="right"/>
    </w:pPr>
    <w:r>
      <w:t>Visualización de datos</w:t>
    </w:r>
    <w:r w:rsidR="00CA654B">
      <w:tab/>
      <w:t xml:space="preserve"> </w:t>
    </w:r>
    <w:sdt>
      <w:sdtPr>
        <w:id w:val="704918764"/>
        <w:docPartObj>
          <w:docPartGallery w:val="Page Numbers (Top of Page)"/>
          <w:docPartUnique/>
        </w:docPartObj>
      </w:sdtPr>
      <w:sdtEndPr/>
      <w:sdtContent>
        <w:r w:rsidR="00CA654B">
          <w:tab/>
        </w:r>
        <w:r w:rsidR="00CA654B">
          <w:fldChar w:fldCharType="begin"/>
        </w:r>
        <w:r w:rsidR="00CA654B">
          <w:instrText>PAGE   \* MERGEFORMAT</w:instrText>
        </w:r>
        <w:r w:rsidR="00CA654B">
          <w:fldChar w:fldCharType="separate"/>
        </w:r>
        <w:r w:rsidR="00CA654B">
          <w:t>28</w:t>
        </w:r>
        <w:r w:rsidR="00CA654B">
          <w:fldChar w:fldCharType="end"/>
        </w:r>
      </w:sdtContent>
    </w:sdt>
    <w:r w:rsidR="00CA654B">
      <w:tab/>
    </w:r>
    <w:r w:rsidR="00CA654B">
      <w:tab/>
    </w:r>
  </w:p>
  <w:p w14:paraId="42CC335D" w14:textId="77777777" w:rsidR="00CA654B" w:rsidRDefault="00CA654B" w:rsidP="00F55AAB">
    <w:pPr>
      <w:pStyle w:val="Encabezado"/>
      <w:ind w:firstLine="0"/>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A76C57" w14:textId="552F052A" w:rsidR="00CA654B" w:rsidRDefault="00CA654B" w:rsidP="005D4FDA">
    <w:pPr>
      <w:pStyle w:val="Encabezado"/>
      <w:ind w:firstLine="0"/>
      <w:jc w:val="right"/>
    </w:pPr>
    <w:r>
      <w:t xml:space="preserve">Bibliografía </w:t>
    </w:r>
    <w:sdt>
      <w:sdtPr>
        <w:id w:val="-198087391"/>
        <w:docPartObj>
          <w:docPartGallery w:val="Page Numbers (Top of Page)"/>
          <w:docPartUnique/>
        </w:docPartObj>
      </w:sdtPr>
      <w:sdtEndPr/>
      <w:sdtContent>
        <w:r>
          <w:tab/>
        </w:r>
        <w:r>
          <w:tab/>
        </w:r>
        <w:r>
          <w:fldChar w:fldCharType="begin"/>
        </w:r>
        <w:r>
          <w:instrText>PAGE   \* MERGEFORMAT</w:instrText>
        </w:r>
        <w:r>
          <w:fldChar w:fldCharType="separate"/>
        </w:r>
        <w:r>
          <w:t>28</w:t>
        </w:r>
        <w:r>
          <w:fldChar w:fldCharType="end"/>
        </w:r>
      </w:sdtContent>
    </w:sdt>
    <w:r>
      <w:tab/>
    </w:r>
    <w:r>
      <w:tab/>
    </w:r>
  </w:p>
  <w:p w14:paraId="6DF428F5" w14:textId="77777777" w:rsidR="00CA654B" w:rsidRDefault="00CA654B" w:rsidP="00F55AAB">
    <w:pPr>
      <w:pStyle w:val="Encabezado"/>
      <w:ind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935C7"/>
    <w:multiLevelType w:val="hybridMultilevel"/>
    <w:tmpl w:val="844CFB5A"/>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 w15:restartNumberingAfterBreak="0">
    <w:nsid w:val="058A1DB5"/>
    <w:multiLevelType w:val="hybridMultilevel"/>
    <w:tmpl w:val="B0D681B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 w15:restartNumberingAfterBreak="0">
    <w:nsid w:val="08BB0D25"/>
    <w:multiLevelType w:val="hybridMultilevel"/>
    <w:tmpl w:val="A47CBD2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 w15:restartNumberingAfterBreak="0">
    <w:nsid w:val="0B781BCA"/>
    <w:multiLevelType w:val="hybridMultilevel"/>
    <w:tmpl w:val="AA529C0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 w15:restartNumberingAfterBreak="0">
    <w:nsid w:val="0E1A1F50"/>
    <w:multiLevelType w:val="hybridMultilevel"/>
    <w:tmpl w:val="03D428CE"/>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5" w15:restartNumberingAfterBreak="0">
    <w:nsid w:val="121E3DB1"/>
    <w:multiLevelType w:val="hybridMultilevel"/>
    <w:tmpl w:val="FB9AC4E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6" w15:restartNumberingAfterBreak="0">
    <w:nsid w:val="19017477"/>
    <w:multiLevelType w:val="hybridMultilevel"/>
    <w:tmpl w:val="B80E9E5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7" w15:restartNumberingAfterBreak="0">
    <w:nsid w:val="1B885CCC"/>
    <w:multiLevelType w:val="hybridMultilevel"/>
    <w:tmpl w:val="A2E8186C"/>
    <w:lvl w:ilvl="0" w:tplc="0C0A0001">
      <w:start w:val="1"/>
      <w:numFmt w:val="bullet"/>
      <w:lvlText w:val=""/>
      <w:lvlJc w:val="left"/>
      <w:pPr>
        <w:ind w:left="1725" w:hanging="360"/>
      </w:pPr>
      <w:rPr>
        <w:rFonts w:ascii="Symbol" w:hAnsi="Symbol" w:hint="default"/>
      </w:rPr>
    </w:lvl>
    <w:lvl w:ilvl="1" w:tplc="0C0A0003" w:tentative="1">
      <w:start w:val="1"/>
      <w:numFmt w:val="bullet"/>
      <w:lvlText w:val="o"/>
      <w:lvlJc w:val="left"/>
      <w:pPr>
        <w:ind w:left="2445" w:hanging="360"/>
      </w:pPr>
      <w:rPr>
        <w:rFonts w:ascii="Courier New" w:hAnsi="Courier New" w:cs="Courier New" w:hint="default"/>
      </w:rPr>
    </w:lvl>
    <w:lvl w:ilvl="2" w:tplc="0C0A0005" w:tentative="1">
      <w:start w:val="1"/>
      <w:numFmt w:val="bullet"/>
      <w:lvlText w:val=""/>
      <w:lvlJc w:val="left"/>
      <w:pPr>
        <w:ind w:left="3165" w:hanging="360"/>
      </w:pPr>
      <w:rPr>
        <w:rFonts w:ascii="Wingdings" w:hAnsi="Wingdings" w:hint="default"/>
      </w:rPr>
    </w:lvl>
    <w:lvl w:ilvl="3" w:tplc="0C0A0001" w:tentative="1">
      <w:start w:val="1"/>
      <w:numFmt w:val="bullet"/>
      <w:lvlText w:val=""/>
      <w:lvlJc w:val="left"/>
      <w:pPr>
        <w:ind w:left="3885" w:hanging="360"/>
      </w:pPr>
      <w:rPr>
        <w:rFonts w:ascii="Symbol" w:hAnsi="Symbol" w:hint="default"/>
      </w:rPr>
    </w:lvl>
    <w:lvl w:ilvl="4" w:tplc="0C0A0003" w:tentative="1">
      <w:start w:val="1"/>
      <w:numFmt w:val="bullet"/>
      <w:lvlText w:val="o"/>
      <w:lvlJc w:val="left"/>
      <w:pPr>
        <w:ind w:left="4605" w:hanging="360"/>
      </w:pPr>
      <w:rPr>
        <w:rFonts w:ascii="Courier New" w:hAnsi="Courier New" w:cs="Courier New" w:hint="default"/>
      </w:rPr>
    </w:lvl>
    <w:lvl w:ilvl="5" w:tplc="0C0A0005" w:tentative="1">
      <w:start w:val="1"/>
      <w:numFmt w:val="bullet"/>
      <w:lvlText w:val=""/>
      <w:lvlJc w:val="left"/>
      <w:pPr>
        <w:ind w:left="5325" w:hanging="360"/>
      </w:pPr>
      <w:rPr>
        <w:rFonts w:ascii="Wingdings" w:hAnsi="Wingdings" w:hint="default"/>
      </w:rPr>
    </w:lvl>
    <w:lvl w:ilvl="6" w:tplc="0C0A0001" w:tentative="1">
      <w:start w:val="1"/>
      <w:numFmt w:val="bullet"/>
      <w:lvlText w:val=""/>
      <w:lvlJc w:val="left"/>
      <w:pPr>
        <w:ind w:left="6045" w:hanging="360"/>
      </w:pPr>
      <w:rPr>
        <w:rFonts w:ascii="Symbol" w:hAnsi="Symbol" w:hint="default"/>
      </w:rPr>
    </w:lvl>
    <w:lvl w:ilvl="7" w:tplc="0C0A0003" w:tentative="1">
      <w:start w:val="1"/>
      <w:numFmt w:val="bullet"/>
      <w:lvlText w:val="o"/>
      <w:lvlJc w:val="left"/>
      <w:pPr>
        <w:ind w:left="6765" w:hanging="360"/>
      </w:pPr>
      <w:rPr>
        <w:rFonts w:ascii="Courier New" w:hAnsi="Courier New" w:cs="Courier New" w:hint="default"/>
      </w:rPr>
    </w:lvl>
    <w:lvl w:ilvl="8" w:tplc="0C0A0005" w:tentative="1">
      <w:start w:val="1"/>
      <w:numFmt w:val="bullet"/>
      <w:lvlText w:val=""/>
      <w:lvlJc w:val="left"/>
      <w:pPr>
        <w:ind w:left="7485" w:hanging="360"/>
      </w:pPr>
      <w:rPr>
        <w:rFonts w:ascii="Wingdings" w:hAnsi="Wingdings" w:hint="default"/>
      </w:rPr>
    </w:lvl>
  </w:abstractNum>
  <w:abstractNum w:abstractNumId="8" w15:restartNumberingAfterBreak="0">
    <w:nsid w:val="1C080B85"/>
    <w:multiLevelType w:val="hybridMultilevel"/>
    <w:tmpl w:val="31421B5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9" w15:restartNumberingAfterBreak="0">
    <w:nsid w:val="1CAF1AA8"/>
    <w:multiLevelType w:val="hybridMultilevel"/>
    <w:tmpl w:val="A13AAC6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0" w15:restartNumberingAfterBreak="0">
    <w:nsid w:val="1E6658B7"/>
    <w:multiLevelType w:val="hybridMultilevel"/>
    <w:tmpl w:val="5CB61AC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1" w15:restartNumberingAfterBreak="0">
    <w:nsid w:val="1F65107C"/>
    <w:multiLevelType w:val="hybridMultilevel"/>
    <w:tmpl w:val="0FAC830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2" w15:restartNumberingAfterBreak="0">
    <w:nsid w:val="28F0379D"/>
    <w:multiLevelType w:val="multilevel"/>
    <w:tmpl w:val="FA8A2336"/>
    <w:lvl w:ilvl="0">
      <w:start w:val="1"/>
      <w:numFmt w:val="decimal"/>
      <w:pStyle w:val="Ttulo1"/>
      <w:lvlText w:val="%1."/>
      <w:lvlJc w:val="left"/>
      <w:pPr>
        <w:tabs>
          <w:tab w:val="num" w:pos="737"/>
        </w:tabs>
        <w:ind w:left="340" w:hanging="340"/>
      </w:pPr>
      <w:rPr>
        <w:rFonts w:ascii="LM Roman 12" w:hAnsi="LM Roman 12" w:hint="default"/>
      </w:rPr>
    </w:lvl>
    <w:lvl w:ilvl="1">
      <w:start w:val="1"/>
      <w:numFmt w:val="decimal"/>
      <w:pStyle w:val="Ttulo2"/>
      <w:lvlText w:val="%1.%2."/>
      <w:lvlJc w:val="left"/>
      <w:pPr>
        <w:tabs>
          <w:tab w:val="num" w:pos="737"/>
        </w:tabs>
        <w:ind w:left="737" w:hanging="737"/>
      </w:pPr>
      <w:rPr>
        <w:rFonts w:ascii="LM Roman 12" w:hAnsi="LM Roman 12" w:hint="default"/>
      </w:rPr>
    </w:lvl>
    <w:lvl w:ilvl="2">
      <w:start w:val="1"/>
      <w:numFmt w:val="decimal"/>
      <w:pStyle w:val="Ttulo3"/>
      <w:lvlText w:val="%1.%2.%3."/>
      <w:lvlJc w:val="left"/>
      <w:pPr>
        <w:tabs>
          <w:tab w:val="num" w:pos="737"/>
        </w:tabs>
        <w:ind w:left="737" w:hanging="737"/>
      </w:pPr>
      <w:rPr>
        <w:rFonts w:ascii="LM Roman 12" w:hAnsi="LM Roman 12"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2BD37066"/>
    <w:multiLevelType w:val="hybridMultilevel"/>
    <w:tmpl w:val="92A669BC"/>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14" w15:restartNumberingAfterBreak="0">
    <w:nsid w:val="2C725447"/>
    <w:multiLevelType w:val="hybridMultilevel"/>
    <w:tmpl w:val="E1FAB23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5" w15:restartNumberingAfterBreak="0">
    <w:nsid w:val="2D5F4BE0"/>
    <w:multiLevelType w:val="hybridMultilevel"/>
    <w:tmpl w:val="09FC55EA"/>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6" w15:restartNumberingAfterBreak="0">
    <w:nsid w:val="2EC27C59"/>
    <w:multiLevelType w:val="hybridMultilevel"/>
    <w:tmpl w:val="9C9EDAB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7" w15:restartNumberingAfterBreak="0">
    <w:nsid w:val="311A64AC"/>
    <w:multiLevelType w:val="hybridMultilevel"/>
    <w:tmpl w:val="BFBE68A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8" w15:restartNumberingAfterBreak="0">
    <w:nsid w:val="35006E81"/>
    <w:multiLevelType w:val="hybridMultilevel"/>
    <w:tmpl w:val="272635F0"/>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19" w15:restartNumberingAfterBreak="0">
    <w:nsid w:val="373D5593"/>
    <w:multiLevelType w:val="hybridMultilevel"/>
    <w:tmpl w:val="6534E36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0" w15:restartNumberingAfterBreak="0">
    <w:nsid w:val="37946EE2"/>
    <w:multiLevelType w:val="hybridMultilevel"/>
    <w:tmpl w:val="3118D76E"/>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1" w15:restartNumberingAfterBreak="0">
    <w:nsid w:val="39122FF5"/>
    <w:multiLevelType w:val="hybridMultilevel"/>
    <w:tmpl w:val="FCAE233A"/>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22" w15:restartNumberingAfterBreak="0">
    <w:nsid w:val="394958A9"/>
    <w:multiLevelType w:val="hybridMultilevel"/>
    <w:tmpl w:val="0AA6F2BC"/>
    <w:lvl w:ilvl="0" w:tplc="0C0A0001">
      <w:start w:val="1"/>
      <w:numFmt w:val="bullet"/>
      <w:lvlText w:val=""/>
      <w:lvlJc w:val="left"/>
      <w:pPr>
        <w:ind w:left="1189" w:hanging="360"/>
      </w:pPr>
      <w:rPr>
        <w:rFonts w:ascii="Symbol" w:hAnsi="Symbol" w:hint="default"/>
      </w:rPr>
    </w:lvl>
    <w:lvl w:ilvl="1" w:tplc="0C0A0003" w:tentative="1">
      <w:start w:val="1"/>
      <w:numFmt w:val="bullet"/>
      <w:lvlText w:val="o"/>
      <w:lvlJc w:val="left"/>
      <w:pPr>
        <w:ind w:left="1909" w:hanging="360"/>
      </w:pPr>
      <w:rPr>
        <w:rFonts w:ascii="Courier New" w:hAnsi="Courier New" w:cs="Courier New" w:hint="default"/>
      </w:rPr>
    </w:lvl>
    <w:lvl w:ilvl="2" w:tplc="0C0A0005" w:tentative="1">
      <w:start w:val="1"/>
      <w:numFmt w:val="bullet"/>
      <w:lvlText w:val=""/>
      <w:lvlJc w:val="left"/>
      <w:pPr>
        <w:ind w:left="2629" w:hanging="360"/>
      </w:pPr>
      <w:rPr>
        <w:rFonts w:ascii="Wingdings" w:hAnsi="Wingdings" w:hint="default"/>
      </w:rPr>
    </w:lvl>
    <w:lvl w:ilvl="3" w:tplc="0C0A0001" w:tentative="1">
      <w:start w:val="1"/>
      <w:numFmt w:val="bullet"/>
      <w:lvlText w:val=""/>
      <w:lvlJc w:val="left"/>
      <w:pPr>
        <w:ind w:left="3349" w:hanging="360"/>
      </w:pPr>
      <w:rPr>
        <w:rFonts w:ascii="Symbol" w:hAnsi="Symbol" w:hint="default"/>
      </w:rPr>
    </w:lvl>
    <w:lvl w:ilvl="4" w:tplc="0C0A0003" w:tentative="1">
      <w:start w:val="1"/>
      <w:numFmt w:val="bullet"/>
      <w:lvlText w:val="o"/>
      <w:lvlJc w:val="left"/>
      <w:pPr>
        <w:ind w:left="4069" w:hanging="360"/>
      </w:pPr>
      <w:rPr>
        <w:rFonts w:ascii="Courier New" w:hAnsi="Courier New" w:cs="Courier New" w:hint="default"/>
      </w:rPr>
    </w:lvl>
    <w:lvl w:ilvl="5" w:tplc="0C0A0005" w:tentative="1">
      <w:start w:val="1"/>
      <w:numFmt w:val="bullet"/>
      <w:lvlText w:val=""/>
      <w:lvlJc w:val="left"/>
      <w:pPr>
        <w:ind w:left="4789" w:hanging="360"/>
      </w:pPr>
      <w:rPr>
        <w:rFonts w:ascii="Wingdings" w:hAnsi="Wingdings" w:hint="default"/>
      </w:rPr>
    </w:lvl>
    <w:lvl w:ilvl="6" w:tplc="0C0A0001" w:tentative="1">
      <w:start w:val="1"/>
      <w:numFmt w:val="bullet"/>
      <w:lvlText w:val=""/>
      <w:lvlJc w:val="left"/>
      <w:pPr>
        <w:ind w:left="5509" w:hanging="360"/>
      </w:pPr>
      <w:rPr>
        <w:rFonts w:ascii="Symbol" w:hAnsi="Symbol" w:hint="default"/>
      </w:rPr>
    </w:lvl>
    <w:lvl w:ilvl="7" w:tplc="0C0A0003" w:tentative="1">
      <w:start w:val="1"/>
      <w:numFmt w:val="bullet"/>
      <w:lvlText w:val="o"/>
      <w:lvlJc w:val="left"/>
      <w:pPr>
        <w:ind w:left="6229" w:hanging="360"/>
      </w:pPr>
      <w:rPr>
        <w:rFonts w:ascii="Courier New" w:hAnsi="Courier New" w:cs="Courier New" w:hint="default"/>
      </w:rPr>
    </w:lvl>
    <w:lvl w:ilvl="8" w:tplc="0C0A0005" w:tentative="1">
      <w:start w:val="1"/>
      <w:numFmt w:val="bullet"/>
      <w:lvlText w:val=""/>
      <w:lvlJc w:val="left"/>
      <w:pPr>
        <w:ind w:left="6949" w:hanging="360"/>
      </w:pPr>
      <w:rPr>
        <w:rFonts w:ascii="Wingdings" w:hAnsi="Wingdings" w:hint="default"/>
      </w:rPr>
    </w:lvl>
  </w:abstractNum>
  <w:abstractNum w:abstractNumId="23" w15:restartNumberingAfterBreak="0">
    <w:nsid w:val="39D153A7"/>
    <w:multiLevelType w:val="hybridMultilevel"/>
    <w:tmpl w:val="0736F8CE"/>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4" w15:restartNumberingAfterBreak="0">
    <w:nsid w:val="3A1F7643"/>
    <w:multiLevelType w:val="hybridMultilevel"/>
    <w:tmpl w:val="7F46021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5" w15:restartNumberingAfterBreak="0">
    <w:nsid w:val="43670297"/>
    <w:multiLevelType w:val="hybridMultilevel"/>
    <w:tmpl w:val="183C1DB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6" w15:restartNumberingAfterBreak="0">
    <w:nsid w:val="467A7A7E"/>
    <w:multiLevelType w:val="hybridMultilevel"/>
    <w:tmpl w:val="F9E217EA"/>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7" w15:restartNumberingAfterBreak="0">
    <w:nsid w:val="4A2E0ECD"/>
    <w:multiLevelType w:val="hybridMultilevel"/>
    <w:tmpl w:val="DF008ED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8" w15:restartNumberingAfterBreak="0">
    <w:nsid w:val="519A34E2"/>
    <w:multiLevelType w:val="hybridMultilevel"/>
    <w:tmpl w:val="F24CF99E"/>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9" w15:restartNumberingAfterBreak="0">
    <w:nsid w:val="5305319A"/>
    <w:multiLevelType w:val="hybridMultilevel"/>
    <w:tmpl w:val="5D64289A"/>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30" w15:restartNumberingAfterBreak="0">
    <w:nsid w:val="53EE126B"/>
    <w:multiLevelType w:val="hybridMultilevel"/>
    <w:tmpl w:val="9B30E6D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1" w15:restartNumberingAfterBreak="0">
    <w:nsid w:val="586B435C"/>
    <w:multiLevelType w:val="hybridMultilevel"/>
    <w:tmpl w:val="DC4CE08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2" w15:restartNumberingAfterBreak="0">
    <w:nsid w:val="58CA10C7"/>
    <w:multiLevelType w:val="hybridMultilevel"/>
    <w:tmpl w:val="CA56F35E"/>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3" w15:restartNumberingAfterBreak="0">
    <w:nsid w:val="5F4B1E08"/>
    <w:multiLevelType w:val="hybridMultilevel"/>
    <w:tmpl w:val="B792CEE4"/>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34" w15:restartNumberingAfterBreak="0">
    <w:nsid w:val="600B6253"/>
    <w:multiLevelType w:val="hybridMultilevel"/>
    <w:tmpl w:val="A2D2B99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5" w15:restartNumberingAfterBreak="0">
    <w:nsid w:val="61814E27"/>
    <w:multiLevelType w:val="hybridMultilevel"/>
    <w:tmpl w:val="F03CE13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6" w15:restartNumberingAfterBreak="0">
    <w:nsid w:val="6181668D"/>
    <w:multiLevelType w:val="hybridMultilevel"/>
    <w:tmpl w:val="1422BD2A"/>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7" w15:restartNumberingAfterBreak="0">
    <w:nsid w:val="618754C3"/>
    <w:multiLevelType w:val="hybridMultilevel"/>
    <w:tmpl w:val="1664417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8" w15:restartNumberingAfterBreak="0">
    <w:nsid w:val="6A773668"/>
    <w:multiLevelType w:val="hybridMultilevel"/>
    <w:tmpl w:val="C0A2A3F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9" w15:restartNumberingAfterBreak="0">
    <w:nsid w:val="6DFD475B"/>
    <w:multiLevelType w:val="hybridMultilevel"/>
    <w:tmpl w:val="4C9EC69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0" w15:restartNumberingAfterBreak="0">
    <w:nsid w:val="6FB36718"/>
    <w:multiLevelType w:val="hybridMultilevel"/>
    <w:tmpl w:val="F4DE6FDA"/>
    <w:lvl w:ilvl="0" w:tplc="2A1A7CB0">
      <w:numFmt w:val="bullet"/>
      <w:lvlText w:val="-"/>
      <w:lvlJc w:val="left"/>
      <w:pPr>
        <w:ind w:left="757" w:hanging="360"/>
      </w:pPr>
      <w:rPr>
        <w:rFonts w:ascii="LM Roman 12" w:eastAsiaTheme="minorHAnsi" w:hAnsi="LM Roman 12" w:cstheme="minorBidi" w:hint="default"/>
      </w:rPr>
    </w:lvl>
    <w:lvl w:ilvl="1" w:tplc="0C0A0003" w:tentative="1">
      <w:start w:val="1"/>
      <w:numFmt w:val="bullet"/>
      <w:lvlText w:val="o"/>
      <w:lvlJc w:val="left"/>
      <w:pPr>
        <w:ind w:left="1477" w:hanging="360"/>
      </w:pPr>
      <w:rPr>
        <w:rFonts w:ascii="Courier New" w:hAnsi="Courier New" w:cs="Courier New" w:hint="default"/>
      </w:rPr>
    </w:lvl>
    <w:lvl w:ilvl="2" w:tplc="0C0A0005" w:tentative="1">
      <w:start w:val="1"/>
      <w:numFmt w:val="bullet"/>
      <w:lvlText w:val=""/>
      <w:lvlJc w:val="left"/>
      <w:pPr>
        <w:ind w:left="2197" w:hanging="360"/>
      </w:pPr>
      <w:rPr>
        <w:rFonts w:ascii="Wingdings" w:hAnsi="Wingdings" w:hint="default"/>
      </w:rPr>
    </w:lvl>
    <w:lvl w:ilvl="3" w:tplc="0C0A0001" w:tentative="1">
      <w:start w:val="1"/>
      <w:numFmt w:val="bullet"/>
      <w:lvlText w:val=""/>
      <w:lvlJc w:val="left"/>
      <w:pPr>
        <w:ind w:left="2917" w:hanging="360"/>
      </w:pPr>
      <w:rPr>
        <w:rFonts w:ascii="Symbol" w:hAnsi="Symbol" w:hint="default"/>
      </w:rPr>
    </w:lvl>
    <w:lvl w:ilvl="4" w:tplc="0C0A0003" w:tentative="1">
      <w:start w:val="1"/>
      <w:numFmt w:val="bullet"/>
      <w:lvlText w:val="o"/>
      <w:lvlJc w:val="left"/>
      <w:pPr>
        <w:ind w:left="3637" w:hanging="360"/>
      </w:pPr>
      <w:rPr>
        <w:rFonts w:ascii="Courier New" w:hAnsi="Courier New" w:cs="Courier New" w:hint="default"/>
      </w:rPr>
    </w:lvl>
    <w:lvl w:ilvl="5" w:tplc="0C0A0005" w:tentative="1">
      <w:start w:val="1"/>
      <w:numFmt w:val="bullet"/>
      <w:lvlText w:val=""/>
      <w:lvlJc w:val="left"/>
      <w:pPr>
        <w:ind w:left="4357" w:hanging="360"/>
      </w:pPr>
      <w:rPr>
        <w:rFonts w:ascii="Wingdings" w:hAnsi="Wingdings" w:hint="default"/>
      </w:rPr>
    </w:lvl>
    <w:lvl w:ilvl="6" w:tplc="0C0A0001" w:tentative="1">
      <w:start w:val="1"/>
      <w:numFmt w:val="bullet"/>
      <w:lvlText w:val=""/>
      <w:lvlJc w:val="left"/>
      <w:pPr>
        <w:ind w:left="5077" w:hanging="360"/>
      </w:pPr>
      <w:rPr>
        <w:rFonts w:ascii="Symbol" w:hAnsi="Symbol" w:hint="default"/>
      </w:rPr>
    </w:lvl>
    <w:lvl w:ilvl="7" w:tplc="0C0A0003" w:tentative="1">
      <w:start w:val="1"/>
      <w:numFmt w:val="bullet"/>
      <w:lvlText w:val="o"/>
      <w:lvlJc w:val="left"/>
      <w:pPr>
        <w:ind w:left="5797" w:hanging="360"/>
      </w:pPr>
      <w:rPr>
        <w:rFonts w:ascii="Courier New" w:hAnsi="Courier New" w:cs="Courier New" w:hint="default"/>
      </w:rPr>
    </w:lvl>
    <w:lvl w:ilvl="8" w:tplc="0C0A0005" w:tentative="1">
      <w:start w:val="1"/>
      <w:numFmt w:val="bullet"/>
      <w:lvlText w:val=""/>
      <w:lvlJc w:val="left"/>
      <w:pPr>
        <w:ind w:left="6517" w:hanging="360"/>
      </w:pPr>
      <w:rPr>
        <w:rFonts w:ascii="Wingdings" w:hAnsi="Wingdings" w:hint="default"/>
      </w:rPr>
    </w:lvl>
  </w:abstractNum>
  <w:abstractNum w:abstractNumId="41" w15:restartNumberingAfterBreak="0">
    <w:nsid w:val="727D70B8"/>
    <w:multiLevelType w:val="hybridMultilevel"/>
    <w:tmpl w:val="12FCB02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2" w15:restartNumberingAfterBreak="0">
    <w:nsid w:val="744F3AAF"/>
    <w:multiLevelType w:val="hybridMultilevel"/>
    <w:tmpl w:val="01C2D72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3" w15:restartNumberingAfterBreak="0">
    <w:nsid w:val="7465089C"/>
    <w:multiLevelType w:val="hybridMultilevel"/>
    <w:tmpl w:val="0318F878"/>
    <w:lvl w:ilvl="0" w:tplc="0C0A000F">
      <w:start w:val="1"/>
      <w:numFmt w:val="decimal"/>
      <w:lvlText w:val="%1."/>
      <w:lvlJc w:val="left"/>
      <w:pPr>
        <w:ind w:left="1117" w:hanging="360"/>
      </w:p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44" w15:restartNumberingAfterBreak="0">
    <w:nsid w:val="758F5375"/>
    <w:multiLevelType w:val="hybridMultilevel"/>
    <w:tmpl w:val="D246722E"/>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45" w15:restartNumberingAfterBreak="0">
    <w:nsid w:val="76DE04B0"/>
    <w:multiLevelType w:val="hybridMultilevel"/>
    <w:tmpl w:val="FFDE7AC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6" w15:restartNumberingAfterBreak="0">
    <w:nsid w:val="7BAD7DA7"/>
    <w:multiLevelType w:val="hybridMultilevel"/>
    <w:tmpl w:val="A000B94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7" w15:restartNumberingAfterBreak="0">
    <w:nsid w:val="7E2E704D"/>
    <w:multiLevelType w:val="hybridMultilevel"/>
    <w:tmpl w:val="209C8220"/>
    <w:lvl w:ilvl="0" w:tplc="0C0A0001">
      <w:start w:val="1"/>
      <w:numFmt w:val="bullet"/>
      <w:lvlText w:val=""/>
      <w:lvlJc w:val="left"/>
      <w:pPr>
        <w:ind w:left="4471" w:hanging="360"/>
      </w:pPr>
      <w:rPr>
        <w:rFonts w:ascii="Symbol" w:hAnsi="Symbol" w:hint="default"/>
      </w:rPr>
    </w:lvl>
    <w:lvl w:ilvl="1" w:tplc="0C0A0003" w:tentative="1">
      <w:start w:val="1"/>
      <w:numFmt w:val="bullet"/>
      <w:lvlText w:val="o"/>
      <w:lvlJc w:val="left"/>
      <w:pPr>
        <w:ind w:left="5191" w:hanging="360"/>
      </w:pPr>
      <w:rPr>
        <w:rFonts w:ascii="Courier New" w:hAnsi="Courier New" w:cs="Courier New" w:hint="default"/>
      </w:rPr>
    </w:lvl>
    <w:lvl w:ilvl="2" w:tplc="0C0A0005" w:tentative="1">
      <w:start w:val="1"/>
      <w:numFmt w:val="bullet"/>
      <w:lvlText w:val=""/>
      <w:lvlJc w:val="left"/>
      <w:pPr>
        <w:ind w:left="5911" w:hanging="360"/>
      </w:pPr>
      <w:rPr>
        <w:rFonts w:ascii="Wingdings" w:hAnsi="Wingdings" w:hint="default"/>
      </w:rPr>
    </w:lvl>
    <w:lvl w:ilvl="3" w:tplc="0C0A0001" w:tentative="1">
      <w:start w:val="1"/>
      <w:numFmt w:val="bullet"/>
      <w:lvlText w:val=""/>
      <w:lvlJc w:val="left"/>
      <w:pPr>
        <w:ind w:left="6631" w:hanging="360"/>
      </w:pPr>
      <w:rPr>
        <w:rFonts w:ascii="Symbol" w:hAnsi="Symbol" w:hint="default"/>
      </w:rPr>
    </w:lvl>
    <w:lvl w:ilvl="4" w:tplc="0C0A0003" w:tentative="1">
      <w:start w:val="1"/>
      <w:numFmt w:val="bullet"/>
      <w:lvlText w:val="o"/>
      <w:lvlJc w:val="left"/>
      <w:pPr>
        <w:ind w:left="7351" w:hanging="360"/>
      </w:pPr>
      <w:rPr>
        <w:rFonts w:ascii="Courier New" w:hAnsi="Courier New" w:cs="Courier New" w:hint="default"/>
      </w:rPr>
    </w:lvl>
    <w:lvl w:ilvl="5" w:tplc="0C0A0005" w:tentative="1">
      <w:start w:val="1"/>
      <w:numFmt w:val="bullet"/>
      <w:lvlText w:val=""/>
      <w:lvlJc w:val="left"/>
      <w:pPr>
        <w:ind w:left="8071" w:hanging="360"/>
      </w:pPr>
      <w:rPr>
        <w:rFonts w:ascii="Wingdings" w:hAnsi="Wingdings" w:hint="default"/>
      </w:rPr>
    </w:lvl>
    <w:lvl w:ilvl="6" w:tplc="0C0A0001" w:tentative="1">
      <w:start w:val="1"/>
      <w:numFmt w:val="bullet"/>
      <w:lvlText w:val=""/>
      <w:lvlJc w:val="left"/>
      <w:pPr>
        <w:ind w:left="8791" w:hanging="360"/>
      </w:pPr>
      <w:rPr>
        <w:rFonts w:ascii="Symbol" w:hAnsi="Symbol" w:hint="default"/>
      </w:rPr>
    </w:lvl>
    <w:lvl w:ilvl="7" w:tplc="0C0A0003" w:tentative="1">
      <w:start w:val="1"/>
      <w:numFmt w:val="bullet"/>
      <w:lvlText w:val="o"/>
      <w:lvlJc w:val="left"/>
      <w:pPr>
        <w:ind w:left="9511" w:hanging="360"/>
      </w:pPr>
      <w:rPr>
        <w:rFonts w:ascii="Courier New" w:hAnsi="Courier New" w:cs="Courier New" w:hint="default"/>
      </w:rPr>
    </w:lvl>
    <w:lvl w:ilvl="8" w:tplc="0C0A0005" w:tentative="1">
      <w:start w:val="1"/>
      <w:numFmt w:val="bullet"/>
      <w:lvlText w:val=""/>
      <w:lvlJc w:val="left"/>
      <w:pPr>
        <w:ind w:left="10231" w:hanging="360"/>
      </w:pPr>
      <w:rPr>
        <w:rFonts w:ascii="Wingdings" w:hAnsi="Wingdings" w:hint="default"/>
      </w:rPr>
    </w:lvl>
  </w:abstractNum>
  <w:abstractNum w:abstractNumId="48" w15:restartNumberingAfterBreak="0">
    <w:nsid w:val="7EA01C02"/>
    <w:multiLevelType w:val="hybridMultilevel"/>
    <w:tmpl w:val="453679B2"/>
    <w:lvl w:ilvl="0" w:tplc="0C0A0001">
      <w:start w:val="1"/>
      <w:numFmt w:val="bullet"/>
      <w:lvlText w:val=""/>
      <w:lvlJc w:val="left"/>
      <w:pPr>
        <w:ind w:left="1273" w:hanging="360"/>
      </w:pPr>
      <w:rPr>
        <w:rFonts w:ascii="Symbol" w:hAnsi="Symbol" w:hint="default"/>
      </w:rPr>
    </w:lvl>
    <w:lvl w:ilvl="1" w:tplc="0C0A0003" w:tentative="1">
      <w:start w:val="1"/>
      <w:numFmt w:val="bullet"/>
      <w:lvlText w:val="o"/>
      <w:lvlJc w:val="left"/>
      <w:pPr>
        <w:ind w:left="1993" w:hanging="360"/>
      </w:pPr>
      <w:rPr>
        <w:rFonts w:ascii="Courier New" w:hAnsi="Courier New" w:cs="Courier New" w:hint="default"/>
      </w:rPr>
    </w:lvl>
    <w:lvl w:ilvl="2" w:tplc="0C0A0005" w:tentative="1">
      <w:start w:val="1"/>
      <w:numFmt w:val="bullet"/>
      <w:lvlText w:val=""/>
      <w:lvlJc w:val="left"/>
      <w:pPr>
        <w:ind w:left="2713" w:hanging="360"/>
      </w:pPr>
      <w:rPr>
        <w:rFonts w:ascii="Wingdings" w:hAnsi="Wingdings" w:hint="default"/>
      </w:rPr>
    </w:lvl>
    <w:lvl w:ilvl="3" w:tplc="0C0A0001" w:tentative="1">
      <w:start w:val="1"/>
      <w:numFmt w:val="bullet"/>
      <w:lvlText w:val=""/>
      <w:lvlJc w:val="left"/>
      <w:pPr>
        <w:ind w:left="3433" w:hanging="360"/>
      </w:pPr>
      <w:rPr>
        <w:rFonts w:ascii="Symbol" w:hAnsi="Symbol" w:hint="default"/>
      </w:rPr>
    </w:lvl>
    <w:lvl w:ilvl="4" w:tplc="0C0A0003" w:tentative="1">
      <w:start w:val="1"/>
      <w:numFmt w:val="bullet"/>
      <w:lvlText w:val="o"/>
      <w:lvlJc w:val="left"/>
      <w:pPr>
        <w:ind w:left="4153" w:hanging="360"/>
      </w:pPr>
      <w:rPr>
        <w:rFonts w:ascii="Courier New" w:hAnsi="Courier New" w:cs="Courier New" w:hint="default"/>
      </w:rPr>
    </w:lvl>
    <w:lvl w:ilvl="5" w:tplc="0C0A0005" w:tentative="1">
      <w:start w:val="1"/>
      <w:numFmt w:val="bullet"/>
      <w:lvlText w:val=""/>
      <w:lvlJc w:val="left"/>
      <w:pPr>
        <w:ind w:left="4873" w:hanging="360"/>
      </w:pPr>
      <w:rPr>
        <w:rFonts w:ascii="Wingdings" w:hAnsi="Wingdings" w:hint="default"/>
      </w:rPr>
    </w:lvl>
    <w:lvl w:ilvl="6" w:tplc="0C0A0001" w:tentative="1">
      <w:start w:val="1"/>
      <w:numFmt w:val="bullet"/>
      <w:lvlText w:val=""/>
      <w:lvlJc w:val="left"/>
      <w:pPr>
        <w:ind w:left="5593" w:hanging="360"/>
      </w:pPr>
      <w:rPr>
        <w:rFonts w:ascii="Symbol" w:hAnsi="Symbol" w:hint="default"/>
      </w:rPr>
    </w:lvl>
    <w:lvl w:ilvl="7" w:tplc="0C0A0003" w:tentative="1">
      <w:start w:val="1"/>
      <w:numFmt w:val="bullet"/>
      <w:lvlText w:val="o"/>
      <w:lvlJc w:val="left"/>
      <w:pPr>
        <w:ind w:left="6313" w:hanging="360"/>
      </w:pPr>
      <w:rPr>
        <w:rFonts w:ascii="Courier New" w:hAnsi="Courier New" w:cs="Courier New" w:hint="default"/>
      </w:rPr>
    </w:lvl>
    <w:lvl w:ilvl="8" w:tplc="0C0A0005" w:tentative="1">
      <w:start w:val="1"/>
      <w:numFmt w:val="bullet"/>
      <w:lvlText w:val=""/>
      <w:lvlJc w:val="left"/>
      <w:pPr>
        <w:ind w:left="7033" w:hanging="360"/>
      </w:pPr>
      <w:rPr>
        <w:rFonts w:ascii="Wingdings" w:hAnsi="Wingdings" w:hint="default"/>
      </w:rPr>
    </w:lvl>
  </w:abstractNum>
  <w:num w:numId="1">
    <w:abstractNumId w:val="12"/>
  </w:num>
  <w:num w:numId="2">
    <w:abstractNumId w:val="19"/>
  </w:num>
  <w:num w:numId="3">
    <w:abstractNumId w:val="10"/>
  </w:num>
  <w:num w:numId="4">
    <w:abstractNumId w:val="28"/>
  </w:num>
  <w:num w:numId="5">
    <w:abstractNumId w:val="25"/>
  </w:num>
  <w:num w:numId="6">
    <w:abstractNumId w:val="37"/>
  </w:num>
  <w:num w:numId="7">
    <w:abstractNumId w:val="7"/>
  </w:num>
  <w:num w:numId="8">
    <w:abstractNumId w:val="42"/>
  </w:num>
  <w:num w:numId="9">
    <w:abstractNumId w:val="17"/>
  </w:num>
  <w:num w:numId="10">
    <w:abstractNumId w:val="36"/>
  </w:num>
  <w:num w:numId="11">
    <w:abstractNumId w:val="40"/>
  </w:num>
  <w:num w:numId="12">
    <w:abstractNumId w:val="27"/>
  </w:num>
  <w:num w:numId="13">
    <w:abstractNumId w:val="38"/>
  </w:num>
  <w:num w:numId="14">
    <w:abstractNumId w:val="24"/>
  </w:num>
  <w:num w:numId="15">
    <w:abstractNumId w:val="18"/>
  </w:num>
  <w:num w:numId="16">
    <w:abstractNumId w:val="29"/>
  </w:num>
  <w:num w:numId="17">
    <w:abstractNumId w:val="44"/>
  </w:num>
  <w:num w:numId="18">
    <w:abstractNumId w:val="46"/>
  </w:num>
  <w:num w:numId="19">
    <w:abstractNumId w:val="45"/>
  </w:num>
  <w:num w:numId="20">
    <w:abstractNumId w:val="30"/>
  </w:num>
  <w:num w:numId="21">
    <w:abstractNumId w:val="0"/>
  </w:num>
  <w:num w:numId="22">
    <w:abstractNumId w:val="22"/>
  </w:num>
  <w:num w:numId="23">
    <w:abstractNumId w:val="16"/>
  </w:num>
  <w:num w:numId="24">
    <w:abstractNumId w:val="3"/>
  </w:num>
  <w:num w:numId="25">
    <w:abstractNumId w:val="4"/>
  </w:num>
  <w:num w:numId="26">
    <w:abstractNumId w:val="48"/>
  </w:num>
  <w:num w:numId="27">
    <w:abstractNumId w:val="14"/>
  </w:num>
  <w:num w:numId="28">
    <w:abstractNumId w:val="8"/>
  </w:num>
  <w:num w:numId="29">
    <w:abstractNumId w:val="35"/>
  </w:num>
  <w:num w:numId="30">
    <w:abstractNumId w:val="31"/>
  </w:num>
  <w:num w:numId="31">
    <w:abstractNumId w:val="41"/>
  </w:num>
  <w:num w:numId="32">
    <w:abstractNumId w:val="32"/>
  </w:num>
  <w:num w:numId="33">
    <w:abstractNumId w:val="11"/>
  </w:num>
  <w:num w:numId="34">
    <w:abstractNumId w:val="23"/>
  </w:num>
  <w:num w:numId="35">
    <w:abstractNumId w:val="15"/>
  </w:num>
  <w:num w:numId="36">
    <w:abstractNumId w:val="47"/>
  </w:num>
  <w:num w:numId="37">
    <w:abstractNumId w:val="2"/>
  </w:num>
  <w:num w:numId="38">
    <w:abstractNumId w:val="1"/>
  </w:num>
  <w:num w:numId="39">
    <w:abstractNumId w:val="33"/>
  </w:num>
  <w:num w:numId="40">
    <w:abstractNumId w:val="34"/>
  </w:num>
  <w:num w:numId="41">
    <w:abstractNumId w:val="13"/>
  </w:num>
  <w:num w:numId="42">
    <w:abstractNumId w:val="5"/>
  </w:num>
  <w:num w:numId="43">
    <w:abstractNumId w:val="21"/>
  </w:num>
  <w:num w:numId="44">
    <w:abstractNumId w:val="20"/>
  </w:num>
  <w:num w:numId="45">
    <w:abstractNumId w:val="9"/>
  </w:num>
  <w:num w:numId="46">
    <w:abstractNumId w:val="26"/>
  </w:num>
  <w:num w:numId="47">
    <w:abstractNumId w:val="6"/>
  </w:num>
  <w:num w:numId="48">
    <w:abstractNumId w:val="43"/>
  </w:num>
  <w:num w:numId="49">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B04"/>
    <w:rsid w:val="00002346"/>
    <w:rsid w:val="0000258A"/>
    <w:rsid w:val="0000332A"/>
    <w:rsid w:val="00021065"/>
    <w:rsid w:val="000223C1"/>
    <w:rsid w:val="00022DA5"/>
    <w:rsid w:val="000244EE"/>
    <w:rsid w:val="00030BF4"/>
    <w:rsid w:val="00031EC4"/>
    <w:rsid w:val="000376BB"/>
    <w:rsid w:val="000425A6"/>
    <w:rsid w:val="000431FB"/>
    <w:rsid w:val="0004432C"/>
    <w:rsid w:val="000443D9"/>
    <w:rsid w:val="00044A3B"/>
    <w:rsid w:val="00045555"/>
    <w:rsid w:val="0004562D"/>
    <w:rsid w:val="00046548"/>
    <w:rsid w:val="00046A61"/>
    <w:rsid w:val="000478FD"/>
    <w:rsid w:val="00047C4A"/>
    <w:rsid w:val="00053209"/>
    <w:rsid w:val="00056579"/>
    <w:rsid w:val="0006009E"/>
    <w:rsid w:val="00062643"/>
    <w:rsid w:val="000661CF"/>
    <w:rsid w:val="0006707B"/>
    <w:rsid w:val="00074581"/>
    <w:rsid w:val="00076770"/>
    <w:rsid w:val="0007713E"/>
    <w:rsid w:val="00077E00"/>
    <w:rsid w:val="00081989"/>
    <w:rsid w:val="00082900"/>
    <w:rsid w:val="00084DBC"/>
    <w:rsid w:val="0009370A"/>
    <w:rsid w:val="000955E9"/>
    <w:rsid w:val="000A0953"/>
    <w:rsid w:val="000A0C4C"/>
    <w:rsid w:val="000A1E0B"/>
    <w:rsid w:val="000A1E9B"/>
    <w:rsid w:val="000A257A"/>
    <w:rsid w:val="000A6461"/>
    <w:rsid w:val="000B210D"/>
    <w:rsid w:val="000B49BE"/>
    <w:rsid w:val="000B5AB0"/>
    <w:rsid w:val="000B725F"/>
    <w:rsid w:val="000C09B5"/>
    <w:rsid w:val="000C0CE3"/>
    <w:rsid w:val="000C5461"/>
    <w:rsid w:val="000C740A"/>
    <w:rsid w:val="000D03CE"/>
    <w:rsid w:val="000D09A6"/>
    <w:rsid w:val="000D11BD"/>
    <w:rsid w:val="000D4063"/>
    <w:rsid w:val="000E00B9"/>
    <w:rsid w:val="000E3401"/>
    <w:rsid w:val="000E4465"/>
    <w:rsid w:val="000E60AC"/>
    <w:rsid w:val="000F2413"/>
    <w:rsid w:val="000F77FA"/>
    <w:rsid w:val="0010058E"/>
    <w:rsid w:val="0010312F"/>
    <w:rsid w:val="00106466"/>
    <w:rsid w:val="00110414"/>
    <w:rsid w:val="0011105C"/>
    <w:rsid w:val="0011260A"/>
    <w:rsid w:val="00113256"/>
    <w:rsid w:val="00113640"/>
    <w:rsid w:val="00114B07"/>
    <w:rsid w:val="001150F6"/>
    <w:rsid w:val="001208E8"/>
    <w:rsid w:val="00120CA2"/>
    <w:rsid w:val="0012253B"/>
    <w:rsid w:val="00122867"/>
    <w:rsid w:val="00123565"/>
    <w:rsid w:val="00123699"/>
    <w:rsid w:val="00123DB2"/>
    <w:rsid w:val="00124E9A"/>
    <w:rsid w:val="001262C9"/>
    <w:rsid w:val="00130C76"/>
    <w:rsid w:val="00131B2C"/>
    <w:rsid w:val="0013300E"/>
    <w:rsid w:val="00140846"/>
    <w:rsid w:val="001468FC"/>
    <w:rsid w:val="0015019C"/>
    <w:rsid w:val="001503C1"/>
    <w:rsid w:val="0015193E"/>
    <w:rsid w:val="00152342"/>
    <w:rsid w:val="0016384F"/>
    <w:rsid w:val="00166E55"/>
    <w:rsid w:val="00167600"/>
    <w:rsid w:val="00167C8A"/>
    <w:rsid w:val="00170F18"/>
    <w:rsid w:val="001736A3"/>
    <w:rsid w:val="001807C7"/>
    <w:rsid w:val="00180861"/>
    <w:rsid w:val="00183798"/>
    <w:rsid w:val="00187CE9"/>
    <w:rsid w:val="00190E0A"/>
    <w:rsid w:val="00191EFD"/>
    <w:rsid w:val="00194BEC"/>
    <w:rsid w:val="001A04B7"/>
    <w:rsid w:val="001A09F5"/>
    <w:rsid w:val="001A0EE0"/>
    <w:rsid w:val="001A2639"/>
    <w:rsid w:val="001A37A3"/>
    <w:rsid w:val="001A3DA9"/>
    <w:rsid w:val="001A5296"/>
    <w:rsid w:val="001B0F20"/>
    <w:rsid w:val="001B16FB"/>
    <w:rsid w:val="001B277A"/>
    <w:rsid w:val="001B3261"/>
    <w:rsid w:val="001B62BD"/>
    <w:rsid w:val="001B774C"/>
    <w:rsid w:val="001B7DE0"/>
    <w:rsid w:val="001C33FE"/>
    <w:rsid w:val="001C4543"/>
    <w:rsid w:val="001C6D07"/>
    <w:rsid w:val="001C7EEE"/>
    <w:rsid w:val="001D0676"/>
    <w:rsid w:val="001D516F"/>
    <w:rsid w:val="001D6AA2"/>
    <w:rsid w:val="001D6B01"/>
    <w:rsid w:val="001E5822"/>
    <w:rsid w:val="001E7705"/>
    <w:rsid w:val="001F0D96"/>
    <w:rsid w:val="001F22BF"/>
    <w:rsid w:val="002027AA"/>
    <w:rsid w:val="0021331E"/>
    <w:rsid w:val="00215250"/>
    <w:rsid w:val="0021606A"/>
    <w:rsid w:val="002172EF"/>
    <w:rsid w:val="0023198D"/>
    <w:rsid w:val="00232436"/>
    <w:rsid w:val="00232880"/>
    <w:rsid w:val="002333E4"/>
    <w:rsid w:val="0023563D"/>
    <w:rsid w:val="0024098B"/>
    <w:rsid w:val="00247BBA"/>
    <w:rsid w:val="0025236C"/>
    <w:rsid w:val="002524BD"/>
    <w:rsid w:val="0025370C"/>
    <w:rsid w:val="00266ABF"/>
    <w:rsid w:val="00270989"/>
    <w:rsid w:val="00274582"/>
    <w:rsid w:val="00277118"/>
    <w:rsid w:val="002835B5"/>
    <w:rsid w:val="002878FF"/>
    <w:rsid w:val="00295763"/>
    <w:rsid w:val="002A3346"/>
    <w:rsid w:val="002A3B22"/>
    <w:rsid w:val="002A3E8F"/>
    <w:rsid w:val="002A44CA"/>
    <w:rsid w:val="002A5E66"/>
    <w:rsid w:val="002A7387"/>
    <w:rsid w:val="002B6B36"/>
    <w:rsid w:val="002C0746"/>
    <w:rsid w:val="002C083D"/>
    <w:rsid w:val="002C2D5F"/>
    <w:rsid w:val="002C4F39"/>
    <w:rsid w:val="002C5D27"/>
    <w:rsid w:val="002C627D"/>
    <w:rsid w:val="002C6553"/>
    <w:rsid w:val="002D190D"/>
    <w:rsid w:val="002D1B83"/>
    <w:rsid w:val="002E37C5"/>
    <w:rsid w:val="002E3E4E"/>
    <w:rsid w:val="002E485C"/>
    <w:rsid w:val="002E74C5"/>
    <w:rsid w:val="002E74DE"/>
    <w:rsid w:val="002F0929"/>
    <w:rsid w:val="002F1830"/>
    <w:rsid w:val="002F2E08"/>
    <w:rsid w:val="002F37EF"/>
    <w:rsid w:val="002F54BF"/>
    <w:rsid w:val="002F6562"/>
    <w:rsid w:val="002F66BE"/>
    <w:rsid w:val="003043E7"/>
    <w:rsid w:val="00305C3F"/>
    <w:rsid w:val="00307ABC"/>
    <w:rsid w:val="00310B1A"/>
    <w:rsid w:val="0031229A"/>
    <w:rsid w:val="003137E8"/>
    <w:rsid w:val="0031483E"/>
    <w:rsid w:val="00321260"/>
    <w:rsid w:val="00321CD0"/>
    <w:rsid w:val="00321FC8"/>
    <w:rsid w:val="00322AB3"/>
    <w:rsid w:val="00322AFE"/>
    <w:rsid w:val="00326D42"/>
    <w:rsid w:val="00327B7F"/>
    <w:rsid w:val="00327FFB"/>
    <w:rsid w:val="00342B91"/>
    <w:rsid w:val="00343829"/>
    <w:rsid w:val="003475C5"/>
    <w:rsid w:val="003479B7"/>
    <w:rsid w:val="00350133"/>
    <w:rsid w:val="00350657"/>
    <w:rsid w:val="0035591B"/>
    <w:rsid w:val="00355A9E"/>
    <w:rsid w:val="00360995"/>
    <w:rsid w:val="00362875"/>
    <w:rsid w:val="00362AED"/>
    <w:rsid w:val="00363906"/>
    <w:rsid w:val="00363987"/>
    <w:rsid w:val="0036434C"/>
    <w:rsid w:val="00365D08"/>
    <w:rsid w:val="003662E2"/>
    <w:rsid w:val="003663F2"/>
    <w:rsid w:val="00366C4D"/>
    <w:rsid w:val="0037116B"/>
    <w:rsid w:val="00372E05"/>
    <w:rsid w:val="0037471C"/>
    <w:rsid w:val="00381160"/>
    <w:rsid w:val="00382DBA"/>
    <w:rsid w:val="0038303F"/>
    <w:rsid w:val="003848E9"/>
    <w:rsid w:val="00384CD0"/>
    <w:rsid w:val="0038627A"/>
    <w:rsid w:val="003866B8"/>
    <w:rsid w:val="00387183"/>
    <w:rsid w:val="0039050F"/>
    <w:rsid w:val="003931EB"/>
    <w:rsid w:val="00393ABC"/>
    <w:rsid w:val="00395A27"/>
    <w:rsid w:val="00395C8A"/>
    <w:rsid w:val="00397DB3"/>
    <w:rsid w:val="003A1641"/>
    <w:rsid w:val="003A32CF"/>
    <w:rsid w:val="003A7A0D"/>
    <w:rsid w:val="003B3D8D"/>
    <w:rsid w:val="003B3EFF"/>
    <w:rsid w:val="003B4690"/>
    <w:rsid w:val="003B4A6E"/>
    <w:rsid w:val="003B5767"/>
    <w:rsid w:val="003B6146"/>
    <w:rsid w:val="003B7C54"/>
    <w:rsid w:val="003C418F"/>
    <w:rsid w:val="003C42F6"/>
    <w:rsid w:val="003C4906"/>
    <w:rsid w:val="003D061E"/>
    <w:rsid w:val="003D17C4"/>
    <w:rsid w:val="003D4036"/>
    <w:rsid w:val="003D42DB"/>
    <w:rsid w:val="003D532A"/>
    <w:rsid w:val="003E51BC"/>
    <w:rsid w:val="003F018F"/>
    <w:rsid w:val="003F2078"/>
    <w:rsid w:val="003F2106"/>
    <w:rsid w:val="003F2B16"/>
    <w:rsid w:val="003F32FC"/>
    <w:rsid w:val="003F589D"/>
    <w:rsid w:val="00400D92"/>
    <w:rsid w:val="0040151C"/>
    <w:rsid w:val="00402031"/>
    <w:rsid w:val="00404416"/>
    <w:rsid w:val="0040694E"/>
    <w:rsid w:val="00407A27"/>
    <w:rsid w:val="00412BE9"/>
    <w:rsid w:val="00413491"/>
    <w:rsid w:val="00413A56"/>
    <w:rsid w:val="00415ADF"/>
    <w:rsid w:val="004169A2"/>
    <w:rsid w:val="004209FA"/>
    <w:rsid w:val="004228E6"/>
    <w:rsid w:val="00423C83"/>
    <w:rsid w:val="004277D6"/>
    <w:rsid w:val="004307A1"/>
    <w:rsid w:val="00433B41"/>
    <w:rsid w:val="004359F0"/>
    <w:rsid w:val="00442A85"/>
    <w:rsid w:val="004458CD"/>
    <w:rsid w:val="004463B7"/>
    <w:rsid w:val="00447157"/>
    <w:rsid w:val="00447B04"/>
    <w:rsid w:val="00447BFE"/>
    <w:rsid w:val="004533D4"/>
    <w:rsid w:val="00462D5F"/>
    <w:rsid w:val="00465FD0"/>
    <w:rsid w:val="004665F0"/>
    <w:rsid w:val="004737A1"/>
    <w:rsid w:val="004761F6"/>
    <w:rsid w:val="00476C72"/>
    <w:rsid w:val="00477124"/>
    <w:rsid w:val="004777AD"/>
    <w:rsid w:val="00481331"/>
    <w:rsid w:val="00484E52"/>
    <w:rsid w:val="004852D9"/>
    <w:rsid w:val="0048720A"/>
    <w:rsid w:val="004933A6"/>
    <w:rsid w:val="00497E48"/>
    <w:rsid w:val="004A1AAD"/>
    <w:rsid w:val="004A212C"/>
    <w:rsid w:val="004B37EC"/>
    <w:rsid w:val="004B43D0"/>
    <w:rsid w:val="004B7E4C"/>
    <w:rsid w:val="004C129C"/>
    <w:rsid w:val="004C4D7F"/>
    <w:rsid w:val="004C765B"/>
    <w:rsid w:val="004D1002"/>
    <w:rsid w:val="004D3691"/>
    <w:rsid w:val="004D5C70"/>
    <w:rsid w:val="004D7AFD"/>
    <w:rsid w:val="004E074A"/>
    <w:rsid w:val="004E45D9"/>
    <w:rsid w:val="004E6ABB"/>
    <w:rsid w:val="004F195E"/>
    <w:rsid w:val="004F38BA"/>
    <w:rsid w:val="004F3F09"/>
    <w:rsid w:val="004F4FF3"/>
    <w:rsid w:val="004F6F72"/>
    <w:rsid w:val="005020DB"/>
    <w:rsid w:val="00503BED"/>
    <w:rsid w:val="00503F8E"/>
    <w:rsid w:val="00504576"/>
    <w:rsid w:val="0050628E"/>
    <w:rsid w:val="00507B31"/>
    <w:rsid w:val="00512AA9"/>
    <w:rsid w:val="005134DA"/>
    <w:rsid w:val="0051481F"/>
    <w:rsid w:val="00517245"/>
    <w:rsid w:val="00517341"/>
    <w:rsid w:val="00520AAD"/>
    <w:rsid w:val="00520E4C"/>
    <w:rsid w:val="00525E89"/>
    <w:rsid w:val="0052718F"/>
    <w:rsid w:val="005271B6"/>
    <w:rsid w:val="00530A95"/>
    <w:rsid w:val="005336C6"/>
    <w:rsid w:val="00536BC0"/>
    <w:rsid w:val="0055148A"/>
    <w:rsid w:val="00551662"/>
    <w:rsid w:val="005533EC"/>
    <w:rsid w:val="005535BD"/>
    <w:rsid w:val="005547C2"/>
    <w:rsid w:val="005554DE"/>
    <w:rsid w:val="00562EEA"/>
    <w:rsid w:val="00563460"/>
    <w:rsid w:val="00563818"/>
    <w:rsid w:val="005642B0"/>
    <w:rsid w:val="00565422"/>
    <w:rsid w:val="00572144"/>
    <w:rsid w:val="00574FAF"/>
    <w:rsid w:val="005750D5"/>
    <w:rsid w:val="0057575A"/>
    <w:rsid w:val="005761A3"/>
    <w:rsid w:val="005829FD"/>
    <w:rsid w:val="00582CA6"/>
    <w:rsid w:val="00584FFE"/>
    <w:rsid w:val="00585A40"/>
    <w:rsid w:val="00587E51"/>
    <w:rsid w:val="00591033"/>
    <w:rsid w:val="0059294E"/>
    <w:rsid w:val="00593597"/>
    <w:rsid w:val="00594AD6"/>
    <w:rsid w:val="005A2BF6"/>
    <w:rsid w:val="005A344F"/>
    <w:rsid w:val="005A38A2"/>
    <w:rsid w:val="005A5453"/>
    <w:rsid w:val="005A601F"/>
    <w:rsid w:val="005A76B2"/>
    <w:rsid w:val="005A7C91"/>
    <w:rsid w:val="005B0581"/>
    <w:rsid w:val="005B1C4C"/>
    <w:rsid w:val="005B22D1"/>
    <w:rsid w:val="005B2976"/>
    <w:rsid w:val="005B4DB0"/>
    <w:rsid w:val="005B766A"/>
    <w:rsid w:val="005C0FA0"/>
    <w:rsid w:val="005C2219"/>
    <w:rsid w:val="005C2DA4"/>
    <w:rsid w:val="005C2EF6"/>
    <w:rsid w:val="005C7D4A"/>
    <w:rsid w:val="005D123E"/>
    <w:rsid w:val="005D2C69"/>
    <w:rsid w:val="005D2FE6"/>
    <w:rsid w:val="005D3799"/>
    <w:rsid w:val="005D44B8"/>
    <w:rsid w:val="005D4FDA"/>
    <w:rsid w:val="005E1BF7"/>
    <w:rsid w:val="005E6162"/>
    <w:rsid w:val="005F2AA5"/>
    <w:rsid w:val="005F2C22"/>
    <w:rsid w:val="005F38D2"/>
    <w:rsid w:val="005F6C78"/>
    <w:rsid w:val="00602FB6"/>
    <w:rsid w:val="00605CDF"/>
    <w:rsid w:val="006112C1"/>
    <w:rsid w:val="00614D29"/>
    <w:rsid w:val="00615040"/>
    <w:rsid w:val="00626639"/>
    <w:rsid w:val="0062697B"/>
    <w:rsid w:val="00627682"/>
    <w:rsid w:val="006278D5"/>
    <w:rsid w:val="006311BD"/>
    <w:rsid w:val="00632536"/>
    <w:rsid w:val="00633791"/>
    <w:rsid w:val="00634D0D"/>
    <w:rsid w:val="00637771"/>
    <w:rsid w:val="00643486"/>
    <w:rsid w:val="00644C19"/>
    <w:rsid w:val="00644C9D"/>
    <w:rsid w:val="00644DC9"/>
    <w:rsid w:val="00645F10"/>
    <w:rsid w:val="006469E9"/>
    <w:rsid w:val="00652BFC"/>
    <w:rsid w:val="006603EF"/>
    <w:rsid w:val="00662B87"/>
    <w:rsid w:val="00664741"/>
    <w:rsid w:val="00664CEC"/>
    <w:rsid w:val="00665194"/>
    <w:rsid w:val="0066565E"/>
    <w:rsid w:val="006665D7"/>
    <w:rsid w:val="00672B6B"/>
    <w:rsid w:val="006737EF"/>
    <w:rsid w:val="006750E9"/>
    <w:rsid w:val="00677167"/>
    <w:rsid w:val="006777CE"/>
    <w:rsid w:val="00680721"/>
    <w:rsid w:val="0068223B"/>
    <w:rsid w:val="00683342"/>
    <w:rsid w:val="00683B6E"/>
    <w:rsid w:val="00684860"/>
    <w:rsid w:val="00692B20"/>
    <w:rsid w:val="006935AF"/>
    <w:rsid w:val="00694313"/>
    <w:rsid w:val="006957D9"/>
    <w:rsid w:val="00695C1F"/>
    <w:rsid w:val="006A1591"/>
    <w:rsid w:val="006C5FE8"/>
    <w:rsid w:val="006C6B96"/>
    <w:rsid w:val="006C7EA2"/>
    <w:rsid w:val="006D0AD2"/>
    <w:rsid w:val="006D7134"/>
    <w:rsid w:val="006E4B06"/>
    <w:rsid w:val="006E7B21"/>
    <w:rsid w:val="006F07E4"/>
    <w:rsid w:val="006F09DF"/>
    <w:rsid w:val="006F0BE3"/>
    <w:rsid w:val="006F1E23"/>
    <w:rsid w:val="006F35AB"/>
    <w:rsid w:val="007004E1"/>
    <w:rsid w:val="007006EA"/>
    <w:rsid w:val="007023AB"/>
    <w:rsid w:val="00703E4F"/>
    <w:rsid w:val="00710A43"/>
    <w:rsid w:val="00713436"/>
    <w:rsid w:val="007157D8"/>
    <w:rsid w:val="00721631"/>
    <w:rsid w:val="007260DF"/>
    <w:rsid w:val="00737841"/>
    <w:rsid w:val="00742C30"/>
    <w:rsid w:val="00747DC1"/>
    <w:rsid w:val="007517BE"/>
    <w:rsid w:val="007547AE"/>
    <w:rsid w:val="0075489C"/>
    <w:rsid w:val="00755188"/>
    <w:rsid w:val="0076066F"/>
    <w:rsid w:val="0076124D"/>
    <w:rsid w:val="0076321B"/>
    <w:rsid w:val="007670C6"/>
    <w:rsid w:val="007671D6"/>
    <w:rsid w:val="00767243"/>
    <w:rsid w:val="0077513D"/>
    <w:rsid w:val="00777E1A"/>
    <w:rsid w:val="00780456"/>
    <w:rsid w:val="00781BBD"/>
    <w:rsid w:val="00791651"/>
    <w:rsid w:val="00791836"/>
    <w:rsid w:val="00792161"/>
    <w:rsid w:val="007960B9"/>
    <w:rsid w:val="007A04B4"/>
    <w:rsid w:val="007A06B2"/>
    <w:rsid w:val="007A0AC6"/>
    <w:rsid w:val="007B4D5F"/>
    <w:rsid w:val="007C05C8"/>
    <w:rsid w:val="007C0FFE"/>
    <w:rsid w:val="007C58ED"/>
    <w:rsid w:val="007C7261"/>
    <w:rsid w:val="007C7927"/>
    <w:rsid w:val="007D0A36"/>
    <w:rsid w:val="007D1197"/>
    <w:rsid w:val="007D171B"/>
    <w:rsid w:val="007D18B6"/>
    <w:rsid w:val="007D6377"/>
    <w:rsid w:val="007D776D"/>
    <w:rsid w:val="007E4EF5"/>
    <w:rsid w:val="007E6EB3"/>
    <w:rsid w:val="007F11DD"/>
    <w:rsid w:val="007F392C"/>
    <w:rsid w:val="007F6A42"/>
    <w:rsid w:val="008011B6"/>
    <w:rsid w:val="0080303F"/>
    <w:rsid w:val="00805B3A"/>
    <w:rsid w:val="008157F8"/>
    <w:rsid w:val="00834DE4"/>
    <w:rsid w:val="00835E41"/>
    <w:rsid w:val="008364C6"/>
    <w:rsid w:val="008368CF"/>
    <w:rsid w:val="00837FD5"/>
    <w:rsid w:val="00841C43"/>
    <w:rsid w:val="008420F5"/>
    <w:rsid w:val="008443D4"/>
    <w:rsid w:val="00844539"/>
    <w:rsid w:val="0084739B"/>
    <w:rsid w:val="008479EE"/>
    <w:rsid w:val="00850D43"/>
    <w:rsid w:val="00850F12"/>
    <w:rsid w:val="0085320B"/>
    <w:rsid w:val="00854002"/>
    <w:rsid w:val="008546A1"/>
    <w:rsid w:val="00857628"/>
    <w:rsid w:val="00866E5A"/>
    <w:rsid w:val="008724A6"/>
    <w:rsid w:val="00875197"/>
    <w:rsid w:val="00881024"/>
    <w:rsid w:val="00884981"/>
    <w:rsid w:val="0088507A"/>
    <w:rsid w:val="00896385"/>
    <w:rsid w:val="0089795A"/>
    <w:rsid w:val="008A026E"/>
    <w:rsid w:val="008A782E"/>
    <w:rsid w:val="008B070F"/>
    <w:rsid w:val="008B0834"/>
    <w:rsid w:val="008B1A97"/>
    <w:rsid w:val="008B1B41"/>
    <w:rsid w:val="008B20AB"/>
    <w:rsid w:val="008B4B62"/>
    <w:rsid w:val="008B5549"/>
    <w:rsid w:val="008B6CC2"/>
    <w:rsid w:val="008B6F95"/>
    <w:rsid w:val="008C21E1"/>
    <w:rsid w:val="008C5751"/>
    <w:rsid w:val="008C6335"/>
    <w:rsid w:val="008D2040"/>
    <w:rsid w:val="008D3FD1"/>
    <w:rsid w:val="008D4B24"/>
    <w:rsid w:val="008D4C5C"/>
    <w:rsid w:val="008E1804"/>
    <w:rsid w:val="008E29D6"/>
    <w:rsid w:val="008E494D"/>
    <w:rsid w:val="008E5959"/>
    <w:rsid w:val="008F2239"/>
    <w:rsid w:val="008F40A6"/>
    <w:rsid w:val="009015A3"/>
    <w:rsid w:val="00902F86"/>
    <w:rsid w:val="00907CAF"/>
    <w:rsid w:val="009167C2"/>
    <w:rsid w:val="00916987"/>
    <w:rsid w:val="00921253"/>
    <w:rsid w:val="00922EF9"/>
    <w:rsid w:val="00924AD1"/>
    <w:rsid w:val="00930B31"/>
    <w:rsid w:val="00931B41"/>
    <w:rsid w:val="0093312D"/>
    <w:rsid w:val="009336D0"/>
    <w:rsid w:val="00935AD4"/>
    <w:rsid w:val="0093775C"/>
    <w:rsid w:val="009456E5"/>
    <w:rsid w:val="0095491A"/>
    <w:rsid w:val="00955EEF"/>
    <w:rsid w:val="00960164"/>
    <w:rsid w:val="0096329E"/>
    <w:rsid w:val="0096552D"/>
    <w:rsid w:val="00967469"/>
    <w:rsid w:val="00973D78"/>
    <w:rsid w:val="0097534B"/>
    <w:rsid w:val="00980D63"/>
    <w:rsid w:val="009830C5"/>
    <w:rsid w:val="00983B52"/>
    <w:rsid w:val="00984947"/>
    <w:rsid w:val="009A1301"/>
    <w:rsid w:val="009A1DE3"/>
    <w:rsid w:val="009A20DA"/>
    <w:rsid w:val="009A4A5D"/>
    <w:rsid w:val="009B0B16"/>
    <w:rsid w:val="009B258A"/>
    <w:rsid w:val="009B258D"/>
    <w:rsid w:val="009B5983"/>
    <w:rsid w:val="009B5DAE"/>
    <w:rsid w:val="009C0D1E"/>
    <w:rsid w:val="009C2FE2"/>
    <w:rsid w:val="009C3BE4"/>
    <w:rsid w:val="009C3D3E"/>
    <w:rsid w:val="009C3FD3"/>
    <w:rsid w:val="009C3FF4"/>
    <w:rsid w:val="009C60C9"/>
    <w:rsid w:val="009D1908"/>
    <w:rsid w:val="009D28CE"/>
    <w:rsid w:val="009D2E8A"/>
    <w:rsid w:val="009D44DC"/>
    <w:rsid w:val="009D5EF0"/>
    <w:rsid w:val="009D6F90"/>
    <w:rsid w:val="009E1339"/>
    <w:rsid w:val="009E1E6A"/>
    <w:rsid w:val="009E6712"/>
    <w:rsid w:val="009E6DCC"/>
    <w:rsid w:val="009F5FE7"/>
    <w:rsid w:val="00A00199"/>
    <w:rsid w:val="00A00233"/>
    <w:rsid w:val="00A00B8C"/>
    <w:rsid w:val="00A047F0"/>
    <w:rsid w:val="00A05B92"/>
    <w:rsid w:val="00A11233"/>
    <w:rsid w:val="00A20950"/>
    <w:rsid w:val="00A21D7D"/>
    <w:rsid w:val="00A22690"/>
    <w:rsid w:val="00A22AA3"/>
    <w:rsid w:val="00A26F77"/>
    <w:rsid w:val="00A27D13"/>
    <w:rsid w:val="00A31C0F"/>
    <w:rsid w:val="00A32858"/>
    <w:rsid w:val="00A3397D"/>
    <w:rsid w:val="00A34661"/>
    <w:rsid w:val="00A34CE1"/>
    <w:rsid w:val="00A36450"/>
    <w:rsid w:val="00A3707B"/>
    <w:rsid w:val="00A402F6"/>
    <w:rsid w:val="00A405D9"/>
    <w:rsid w:val="00A4168A"/>
    <w:rsid w:val="00A416D5"/>
    <w:rsid w:val="00A41ECD"/>
    <w:rsid w:val="00A44D7B"/>
    <w:rsid w:val="00A45220"/>
    <w:rsid w:val="00A45A68"/>
    <w:rsid w:val="00A5010F"/>
    <w:rsid w:val="00A51394"/>
    <w:rsid w:val="00A524E9"/>
    <w:rsid w:val="00A54DB3"/>
    <w:rsid w:val="00A56401"/>
    <w:rsid w:val="00A565D9"/>
    <w:rsid w:val="00A569BE"/>
    <w:rsid w:val="00A57251"/>
    <w:rsid w:val="00A57AC8"/>
    <w:rsid w:val="00A6041A"/>
    <w:rsid w:val="00A61ABB"/>
    <w:rsid w:val="00A61EAF"/>
    <w:rsid w:val="00A67A20"/>
    <w:rsid w:val="00A72B9E"/>
    <w:rsid w:val="00A75226"/>
    <w:rsid w:val="00A77A74"/>
    <w:rsid w:val="00A91629"/>
    <w:rsid w:val="00A9192B"/>
    <w:rsid w:val="00A974A7"/>
    <w:rsid w:val="00AA1181"/>
    <w:rsid w:val="00AA1DA4"/>
    <w:rsid w:val="00AA3D24"/>
    <w:rsid w:val="00AA7855"/>
    <w:rsid w:val="00AB33F5"/>
    <w:rsid w:val="00AC160B"/>
    <w:rsid w:val="00AC4BAD"/>
    <w:rsid w:val="00AC5068"/>
    <w:rsid w:val="00AC6328"/>
    <w:rsid w:val="00AC700E"/>
    <w:rsid w:val="00AC7FE7"/>
    <w:rsid w:val="00AD4495"/>
    <w:rsid w:val="00AD462C"/>
    <w:rsid w:val="00AD61D3"/>
    <w:rsid w:val="00AE02C7"/>
    <w:rsid w:val="00AE7992"/>
    <w:rsid w:val="00AF0619"/>
    <w:rsid w:val="00AF3595"/>
    <w:rsid w:val="00AF3E3E"/>
    <w:rsid w:val="00AF4357"/>
    <w:rsid w:val="00AF46A7"/>
    <w:rsid w:val="00B0028D"/>
    <w:rsid w:val="00B01DE5"/>
    <w:rsid w:val="00B02D26"/>
    <w:rsid w:val="00B035F9"/>
    <w:rsid w:val="00B12672"/>
    <w:rsid w:val="00B13BDD"/>
    <w:rsid w:val="00B148B4"/>
    <w:rsid w:val="00B14E58"/>
    <w:rsid w:val="00B16D0B"/>
    <w:rsid w:val="00B17A8B"/>
    <w:rsid w:val="00B21E46"/>
    <w:rsid w:val="00B24E37"/>
    <w:rsid w:val="00B277B7"/>
    <w:rsid w:val="00B277EC"/>
    <w:rsid w:val="00B3504D"/>
    <w:rsid w:val="00B36B03"/>
    <w:rsid w:val="00B425BF"/>
    <w:rsid w:val="00B42D4B"/>
    <w:rsid w:val="00B53D66"/>
    <w:rsid w:val="00B600AE"/>
    <w:rsid w:val="00B67063"/>
    <w:rsid w:val="00B672AD"/>
    <w:rsid w:val="00B72459"/>
    <w:rsid w:val="00B749BA"/>
    <w:rsid w:val="00B77A3D"/>
    <w:rsid w:val="00B81C11"/>
    <w:rsid w:val="00B84975"/>
    <w:rsid w:val="00B876E1"/>
    <w:rsid w:val="00B87A06"/>
    <w:rsid w:val="00B90D3A"/>
    <w:rsid w:val="00B92256"/>
    <w:rsid w:val="00B9277B"/>
    <w:rsid w:val="00B92D7D"/>
    <w:rsid w:val="00B93046"/>
    <w:rsid w:val="00B96144"/>
    <w:rsid w:val="00B97214"/>
    <w:rsid w:val="00BA5B65"/>
    <w:rsid w:val="00BB27D8"/>
    <w:rsid w:val="00BB62FB"/>
    <w:rsid w:val="00BB7EF8"/>
    <w:rsid w:val="00BC10E2"/>
    <w:rsid w:val="00BC2776"/>
    <w:rsid w:val="00BC6A45"/>
    <w:rsid w:val="00BC79C4"/>
    <w:rsid w:val="00BD3D1B"/>
    <w:rsid w:val="00BD5A3F"/>
    <w:rsid w:val="00BE0E64"/>
    <w:rsid w:val="00BE1CED"/>
    <w:rsid w:val="00BE69D2"/>
    <w:rsid w:val="00BE7115"/>
    <w:rsid w:val="00BF06D3"/>
    <w:rsid w:val="00BF1CEF"/>
    <w:rsid w:val="00BF3371"/>
    <w:rsid w:val="00BF6BF8"/>
    <w:rsid w:val="00BF7A69"/>
    <w:rsid w:val="00BF7F6A"/>
    <w:rsid w:val="00C021D4"/>
    <w:rsid w:val="00C02B49"/>
    <w:rsid w:val="00C03311"/>
    <w:rsid w:val="00C108EB"/>
    <w:rsid w:val="00C130A0"/>
    <w:rsid w:val="00C14B9C"/>
    <w:rsid w:val="00C20500"/>
    <w:rsid w:val="00C22811"/>
    <w:rsid w:val="00C24801"/>
    <w:rsid w:val="00C257C9"/>
    <w:rsid w:val="00C2763A"/>
    <w:rsid w:val="00C32562"/>
    <w:rsid w:val="00C33DCA"/>
    <w:rsid w:val="00C346FB"/>
    <w:rsid w:val="00C3561D"/>
    <w:rsid w:val="00C43478"/>
    <w:rsid w:val="00C434BA"/>
    <w:rsid w:val="00C4776C"/>
    <w:rsid w:val="00C47BF1"/>
    <w:rsid w:val="00C530FE"/>
    <w:rsid w:val="00C56309"/>
    <w:rsid w:val="00C564DA"/>
    <w:rsid w:val="00C643D5"/>
    <w:rsid w:val="00C66643"/>
    <w:rsid w:val="00C71C28"/>
    <w:rsid w:val="00C73DC5"/>
    <w:rsid w:val="00C762B9"/>
    <w:rsid w:val="00C7712F"/>
    <w:rsid w:val="00C77ED2"/>
    <w:rsid w:val="00C81697"/>
    <w:rsid w:val="00C82E45"/>
    <w:rsid w:val="00C8307A"/>
    <w:rsid w:val="00C929A9"/>
    <w:rsid w:val="00C92BDB"/>
    <w:rsid w:val="00C93519"/>
    <w:rsid w:val="00C9417F"/>
    <w:rsid w:val="00CA05AB"/>
    <w:rsid w:val="00CA0E00"/>
    <w:rsid w:val="00CA654B"/>
    <w:rsid w:val="00CB21E4"/>
    <w:rsid w:val="00CB2D38"/>
    <w:rsid w:val="00CC1E86"/>
    <w:rsid w:val="00CC3667"/>
    <w:rsid w:val="00CC3EF7"/>
    <w:rsid w:val="00CC6F49"/>
    <w:rsid w:val="00CC7013"/>
    <w:rsid w:val="00CC7E8F"/>
    <w:rsid w:val="00CD6FF6"/>
    <w:rsid w:val="00CE16B1"/>
    <w:rsid w:val="00CE251E"/>
    <w:rsid w:val="00CE6252"/>
    <w:rsid w:val="00CF0039"/>
    <w:rsid w:val="00CF1B6A"/>
    <w:rsid w:val="00CF36C8"/>
    <w:rsid w:val="00CF3AC9"/>
    <w:rsid w:val="00D0693F"/>
    <w:rsid w:val="00D073F6"/>
    <w:rsid w:val="00D1083B"/>
    <w:rsid w:val="00D11117"/>
    <w:rsid w:val="00D136EB"/>
    <w:rsid w:val="00D142B1"/>
    <w:rsid w:val="00D2063B"/>
    <w:rsid w:val="00D277F7"/>
    <w:rsid w:val="00D31F13"/>
    <w:rsid w:val="00D35AE7"/>
    <w:rsid w:val="00D41A24"/>
    <w:rsid w:val="00D42649"/>
    <w:rsid w:val="00D451F2"/>
    <w:rsid w:val="00D46486"/>
    <w:rsid w:val="00D47125"/>
    <w:rsid w:val="00D51024"/>
    <w:rsid w:val="00D5158E"/>
    <w:rsid w:val="00D51F0B"/>
    <w:rsid w:val="00D5685B"/>
    <w:rsid w:val="00D601D5"/>
    <w:rsid w:val="00D633CA"/>
    <w:rsid w:val="00D63459"/>
    <w:rsid w:val="00D65305"/>
    <w:rsid w:val="00D70D87"/>
    <w:rsid w:val="00D724FF"/>
    <w:rsid w:val="00D73CEE"/>
    <w:rsid w:val="00D74DDA"/>
    <w:rsid w:val="00D7660B"/>
    <w:rsid w:val="00D776FF"/>
    <w:rsid w:val="00D805EF"/>
    <w:rsid w:val="00D80FA0"/>
    <w:rsid w:val="00D81E86"/>
    <w:rsid w:val="00D83B6C"/>
    <w:rsid w:val="00D85C65"/>
    <w:rsid w:val="00D90413"/>
    <w:rsid w:val="00D90823"/>
    <w:rsid w:val="00D94B12"/>
    <w:rsid w:val="00D95D5E"/>
    <w:rsid w:val="00D96195"/>
    <w:rsid w:val="00DA0709"/>
    <w:rsid w:val="00DA3027"/>
    <w:rsid w:val="00DA394F"/>
    <w:rsid w:val="00DA7E4C"/>
    <w:rsid w:val="00DB1A05"/>
    <w:rsid w:val="00DB2B90"/>
    <w:rsid w:val="00DB46EE"/>
    <w:rsid w:val="00DB5FCA"/>
    <w:rsid w:val="00DB61FF"/>
    <w:rsid w:val="00DC0A66"/>
    <w:rsid w:val="00DC270D"/>
    <w:rsid w:val="00DC2EF7"/>
    <w:rsid w:val="00DC491A"/>
    <w:rsid w:val="00DC503B"/>
    <w:rsid w:val="00DD1D7A"/>
    <w:rsid w:val="00DD2FF1"/>
    <w:rsid w:val="00DD40A4"/>
    <w:rsid w:val="00DD5513"/>
    <w:rsid w:val="00DD6011"/>
    <w:rsid w:val="00DD6319"/>
    <w:rsid w:val="00DD632B"/>
    <w:rsid w:val="00DD63D6"/>
    <w:rsid w:val="00DD6A64"/>
    <w:rsid w:val="00DE33E2"/>
    <w:rsid w:val="00DF00FC"/>
    <w:rsid w:val="00DF16FA"/>
    <w:rsid w:val="00DF3814"/>
    <w:rsid w:val="00DF45F8"/>
    <w:rsid w:val="00DF7048"/>
    <w:rsid w:val="00E00156"/>
    <w:rsid w:val="00E020CB"/>
    <w:rsid w:val="00E02132"/>
    <w:rsid w:val="00E03106"/>
    <w:rsid w:val="00E04D61"/>
    <w:rsid w:val="00E060E2"/>
    <w:rsid w:val="00E14A42"/>
    <w:rsid w:val="00E14E8D"/>
    <w:rsid w:val="00E16F5A"/>
    <w:rsid w:val="00E17468"/>
    <w:rsid w:val="00E17781"/>
    <w:rsid w:val="00E22524"/>
    <w:rsid w:val="00E325DD"/>
    <w:rsid w:val="00E32993"/>
    <w:rsid w:val="00E32A1A"/>
    <w:rsid w:val="00E32D2A"/>
    <w:rsid w:val="00E32F08"/>
    <w:rsid w:val="00E3416B"/>
    <w:rsid w:val="00E34D45"/>
    <w:rsid w:val="00E360A4"/>
    <w:rsid w:val="00E37E97"/>
    <w:rsid w:val="00E40E3C"/>
    <w:rsid w:val="00E44DCE"/>
    <w:rsid w:val="00E45C59"/>
    <w:rsid w:val="00E4637A"/>
    <w:rsid w:val="00E5233E"/>
    <w:rsid w:val="00E52B9C"/>
    <w:rsid w:val="00E565C8"/>
    <w:rsid w:val="00E565DC"/>
    <w:rsid w:val="00E56730"/>
    <w:rsid w:val="00E57C91"/>
    <w:rsid w:val="00E60CF5"/>
    <w:rsid w:val="00E616FA"/>
    <w:rsid w:val="00E61A5F"/>
    <w:rsid w:val="00E6223B"/>
    <w:rsid w:val="00E657C8"/>
    <w:rsid w:val="00E669DC"/>
    <w:rsid w:val="00E66AC7"/>
    <w:rsid w:val="00E679F5"/>
    <w:rsid w:val="00E716DC"/>
    <w:rsid w:val="00E718B6"/>
    <w:rsid w:val="00E72143"/>
    <w:rsid w:val="00E76291"/>
    <w:rsid w:val="00E80B25"/>
    <w:rsid w:val="00E84AAF"/>
    <w:rsid w:val="00E928CC"/>
    <w:rsid w:val="00E94DA7"/>
    <w:rsid w:val="00EA0A7A"/>
    <w:rsid w:val="00EA1B59"/>
    <w:rsid w:val="00EA2B23"/>
    <w:rsid w:val="00EA4A62"/>
    <w:rsid w:val="00EA586B"/>
    <w:rsid w:val="00EB2404"/>
    <w:rsid w:val="00EB3205"/>
    <w:rsid w:val="00EB789C"/>
    <w:rsid w:val="00EC0A46"/>
    <w:rsid w:val="00EC2108"/>
    <w:rsid w:val="00EC281D"/>
    <w:rsid w:val="00EC4559"/>
    <w:rsid w:val="00ED046B"/>
    <w:rsid w:val="00ED10BF"/>
    <w:rsid w:val="00ED2A03"/>
    <w:rsid w:val="00ED414D"/>
    <w:rsid w:val="00ED64A0"/>
    <w:rsid w:val="00EE32CF"/>
    <w:rsid w:val="00EE6048"/>
    <w:rsid w:val="00EE7FF4"/>
    <w:rsid w:val="00EF04BA"/>
    <w:rsid w:val="00EF082D"/>
    <w:rsid w:val="00EF17CD"/>
    <w:rsid w:val="00EF6214"/>
    <w:rsid w:val="00EF67DB"/>
    <w:rsid w:val="00EF68D9"/>
    <w:rsid w:val="00EF7378"/>
    <w:rsid w:val="00F0294C"/>
    <w:rsid w:val="00F04439"/>
    <w:rsid w:val="00F059B1"/>
    <w:rsid w:val="00F05DE7"/>
    <w:rsid w:val="00F1488A"/>
    <w:rsid w:val="00F174C2"/>
    <w:rsid w:val="00F2239A"/>
    <w:rsid w:val="00F25D67"/>
    <w:rsid w:val="00F3400F"/>
    <w:rsid w:val="00F36883"/>
    <w:rsid w:val="00F36B7F"/>
    <w:rsid w:val="00F372DA"/>
    <w:rsid w:val="00F44040"/>
    <w:rsid w:val="00F4437B"/>
    <w:rsid w:val="00F443CD"/>
    <w:rsid w:val="00F47CFC"/>
    <w:rsid w:val="00F5058C"/>
    <w:rsid w:val="00F50D0F"/>
    <w:rsid w:val="00F52D1F"/>
    <w:rsid w:val="00F55AAB"/>
    <w:rsid w:val="00F55E5D"/>
    <w:rsid w:val="00F66F41"/>
    <w:rsid w:val="00F707AB"/>
    <w:rsid w:val="00F71FED"/>
    <w:rsid w:val="00F729F6"/>
    <w:rsid w:val="00F74A44"/>
    <w:rsid w:val="00F82C71"/>
    <w:rsid w:val="00F83239"/>
    <w:rsid w:val="00F85738"/>
    <w:rsid w:val="00F873FB"/>
    <w:rsid w:val="00F91585"/>
    <w:rsid w:val="00F924F4"/>
    <w:rsid w:val="00F94D78"/>
    <w:rsid w:val="00F95DD1"/>
    <w:rsid w:val="00F96972"/>
    <w:rsid w:val="00FA03C2"/>
    <w:rsid w:val="00FA1C2D"/>
    <w:rsid w:val="00FA329B"/>
    <w:rsid w:val="00FA78C7"/>
    <w:rsid w:val="00FB3765"/>
    <w:rsid w:val="00FB6974"/>
    <w:rsid w:val="00FB6B38"/>
    <w:rsid w:val="00FC31B3"/>
    <w:rsid w:val="00FD2F06"/>
    <w:rsid w:val="00FD506B"/>
    <w:rsid w:val="00FD544D"/>
    <w:rsid w:val="00FD57F4"/>
    <w:rsid w:val="00FD5950"/>
    <w:rsid w:val="00FE0E14"/>
    <w:rsid w:val="00FE2C5C"/>
    <w:rsid w:val="00FE5F66"/>
    <w:rsid w:val="00FE65A5"/>
    <w:rsid w:val="00FE7A71"/>
    <w:rsid w:val="00FF1EB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E937B3"/>
  <w15:chartTrackingRefBased/>
  <w15:docId w15:val="{1850061D-3EB5-4598-A47D-09FC8947D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16F"/>
    <w:pPr>
      <w:spacing w:before="120" w:after="280"/>
      <w:ind w:firstLine="397"/>
      <w:jc w:val="both"/>
    </w:pPr>
    <w:rPr>
      <w:sz w:val="24"/>
    </w:rPr>
  </w:style>
  <w:style w:type="paragraph" w:styleId="Ttulo1">
    <w:name w:val="heading 1"/>
    <w:basedOn w:val="Normal"/>
    <w:next w:val="Normal"/>
    <w:link w:val="Ttulo1Car"/>
    <w:uiPriority w:val="9"/>
    <w:qFormat/>
    <w:rsid w:val="00D31F13"/>
    <w:pPr>
      <w:keepNext/>
      <w:keepLines/>
      <w:numPr>
        <w:numId w:val="1"/>
      </w:numPr>
      <w:spacing w:before="600" w:after="360"/>
      <w:outlineLvl w:val="0"/>
    </w:pPr>
    <w:rPr>
      <w:rFonts w:eastAsiaTheme="majorEastAsia" w:cstheme="majorBidi"/>
      <w:b/>
      <w:sz w:val="40"/>
      <w:szCs w:val="32"/>
    </w:rPr>
  </w:style>
  <w:style w:type="paragraph" w:styleId="Ttulo2">
    <w:name w:val="heading 2"/>
    <w:basedOn w:val="Normal"/>
    <w:next w:val="Normal"/>
    <w:link w:val="Ttulo2Car"/>
    <w:uiPriority w:val="9"/>
    <w:unhideWhenUsed/>
    <w:qFormat/>
    <w:rsid w:val="00031EC4"/>
    <w:pPr>
      <w:keepNext/>
      <w:keepLines/>
      <w:numPr>
        <w:ilvl w:val="1"/>
        <w:numId w:val="1"/>
      </w:numPr>
      <w:spacing w:before="240" w:after="240"/>
      <w:outlineLvl w:val="1"/>
    </w:pPr>
    <w:rPr>
      <w:rFonts w:eastAsiaTheme="majorEastAsia" w:cstheme="majorBidi"/>
      <w:b/>
      <w:sz w:val="36"/>
      <w:szCs w:val="26"/>
    </w:rPr>
  </w:style>
  <w:style w:type="paragraph" w:styleId="Ttulo3">
    <w:name w:val="heading 3"/>
    <w:basedOn w:val="Normal"/>
    <w:next w:val="Normal"/>
    <w:link w:val="Ttulo3Car"/>
    <w:uiPriority w:val="9"/>
    <w:unhideWhenUsed/>
    <w:qFormat/>
    <w:rsid w:val="00031EC4"/>
    <w:pPr>
      <w:keepNext/>
      <w:keepLines/>
      <w:numPr>
        <w:ilvl w:val="2"/>
        <w:numId w:val="1"/>
      </w:numPr>
      <w:spacing w:before="160" w:after="120"/>
      <w:outlineLvl w:val="2"/>
    </w:pPr>
    <w:rPr>
      <w:rFonts w:eastAsiaTheme="majorEastAsia" w:cstheme="majorBidi"/>
      <w:b/>
      <w:sz w:val="32"/>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31F13"/>
    <w:rPr>
      <w:rFonts w:ascii="LM Roman 12" w:eastAsiaTheme="majorEastAsia" w:hAnsi="LM Roman 12" w:cstheme="majorBidi"/>
      <w:b/>
      <w:sz w:val="40"/>
      <w:szCs w:val="32"/>
    </w:rPr>
  </w:style>
  <w:style w:type="paragraph" w:styleId="Sinespaciado">
    <w:name w:val="No Spacing"/>
    <w:uiPriority w:val="1"/>
    <w:qFormat/>
    <w:rsid w:val="001D516F"/>
    <w:pPr>
      <w:spacing w:after="0" w:line="240" w:lineRule="auto"/>
      <w:ind w:firstLine="709"/>
      <w:jc w:val="both"/>
    </w:pPr>
    <w:rPr>
      <w:sz w:val="24"/>
    </w:rPr>
  </w:style>
  <w:style w:type="character" w:customStyle="1" w:styleId="Ttulo2Car">
    <w:name w:val="Título 2 Car"/>
    <w:basedOn w:val="Fuentedeprrafopredeter"/>
    <w:link w:val="Ttulo2"/>
    <w:uiPriority w:val="9"/>
    <w:rsid w:val="00031EC4"/>
    <w:rPr>
      <w:rFonts w:ascii="LM Roman 12" w:eastAsiaTheme="majorEastAsia" w:hAnsi="LM Roman 12" w:cstheme="majorBidi"/>
      <w:b/>
      <w:sz w:val="36"/>
      <w:szCs w:val="26"/>
    </w:rPr>
  </w:style>
  <w:style w:type="paragraph" w:styleId="Encabezado">
    <w:name w:val="header"/>
    <w:basedOn w:val="Normal"/>
    <w:link w:val="EncabezadoCar"/>
    <w:uiPriority w:val="99"/>
    <w:unhideWhenUsed/>
    <w:rsid w:val="004D1002"/>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4D1002"/>
    <w:rPr>
      <w:rFonts w:ascii="LM Roman 12" w:hAnsi="LM Roman 12"/>
      <w:sz w:val="24"/>
    </w:rPr>
  </w:style>
  <w:style w:type="paragraph" w:styleId="Piedepgina">
    <w:name w:val="footer"/>
    <w:basedOn w:val="Normal"/>
    <w:link w:val="PiedepginaCar"/>
    <w:uiPriority w:val="99"/>
    <w:unhideWhenUsed/>
    <w:rsid w:val="004D1002"/>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4D1002"/>
    <w:rPr>
      <w:rFonts w:ascii="LM Roman 12" w:hAnsi="LM Roman 12"/>
      <w:sz w:val="24"/>
    </w:rPr>
  </w:style>
  <w:style w:type="table" w:styleId="Tablaconcuadrcula">
    <w:name w:val="Table Grid"/>
    <w:basedOn w:val="Tablanormal"/>
    <w:uiPriority w:val="39"/>
    <w:rsid w:val="00081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031EC4"/>
    <w:rPr>
      <w:rFonts w:ascii="LM Roman 12" w:eastAsiaTheme="majorEastAsia" w:hAnsi="LM Roman 12" w:cstheme="majorBidi"/>
      <w:b/>
      <w:sz w:val="32"/>
      <w:szCs w:val="24"/>
    </w:rPr>
  </w:style>
  <w:style w:type="paragraph" w:styleId="TtuloTDC">
    <w:name w:val="TOC Heading"/>
    <w:basedOn w:val="Ttulo1"/>
    <w:next w:val="Normal"/>
    <w:uiPriority w:val="39"/>
    <w:unhideWhenUsed/>
    <w:qFormat/>
    <w:rsid w:val="00E60CF5"/>
    <w:pPr>
      <w:numPr>
        <w:numId w:val="0"/>
      </w:numP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E60CF5"/>
    <w:pPr>
      <w:spacing w:after="100"/>
    </w:pPr>
  </w:style>
  <w:style w:type="character" w:styleId="Hipervnculo">
    <w:name w:val="Hyperlink"/>
    <w:basedOn w:val="Fuentedeprrafopredeter"/>
    <w:uiPriority w:val="99"/>
    <w:unhideWhenUsed/>
    <w:rsid w:val="00E60CF5"/>
    <w:rPr>
      <w:color w:val="0563C1" w:themeColor="hyperlink"/>
      <w:u w:val="single"/>
    </w:rPr>
  </w:style>
  <w:style w:type="paragraph" w:styleId="Bibliografa">
    <w:name w:val="Bibliography"/>
    <w:basedOn w:val="Normal"/>
    <w:next w:val="Normal"/>
    <w:uiPriority w:val="37"/>
    <w:unhideWhenUsed/>
    <w:rsid w:val="00837FD5"/>
    <w:pPr>
      <w:tabs>
        <w:tab w:val="left" w:pos="384"/>
      </w:tabs>
      <w:spacing w:after="0" w:line="240" w:lineRule="auto"/>
      <w:ind w:left="384" w:hanging="384"/>
    </w:pPr>
  </w:style>
  <w:style w:type="paragraph" w:styleId="Prrafodelista">
    <w:name w:val="List Paragraph"/>
    <w:basedOn w:val="Normal"/>
    <w:uiPriority w:val="34"/>
    <w:qFormat/>
    <w:rsid w:val="00EA0A7A"/>
    <w:pPr>
      <w:ind w:left="720"/>
      <w:contextualSpacing/>
    </w:pPr>
  </w:style>
  <w:style w:type="paragraph" w:styleId="TDC2">
    <w:name w:val="toc 2"/>
    <w:basedOn w:val="Normal"/>
    <w:next w:val="Normal"/>
    <w:autoRedefine/>
    <w:uiPriority w:val="39"/>
    <w:unhideWhenUsed/>
    <w:rsid w:val="003C418F"/>
    <w:pPr>
      <w:tabs>
        <w:tab w:val="left" w:pos="880"/>
        <w:tab w:val="right" w:leader="dot" w:pos="8494"/>
      </w:tabs>
      <w:spacing w:after="100"/>
      <w:ind w:left="240"/>
      <w:jc w:val="left"/>
    </w:pPr>
  </w:style>
  <w:style w:type="paragraph" w:styleId="Descripcin">
    <w:name w:val="caption"/>
    <w:basedOn w:val="Normal"/>
    <w:next w:val="Normal"/>
    <w:uiPriority w:val="35"/>
    <w:unhideWhenUsed/>
    <w:qFormat/>
    <w:rsid w:val="004307A1"/>
    <w:pPr>
      <w:spacing w:before="0" w:after="200" w:line="240" w:lineRule="auto"/>
    </w:pPr>
    <w:rPr>
      <w:i/>
      <w:iCs/>
      <w:szCs w:val="18"/>
    </w:rPr>
  </w:style>
  <w:style w:type="paragraph" w:styleId="Tabladeilustraciones">
    <w:name w:val="table of figures"/>
    <w:basedOn w:val="Normal"/>
    <w:next w:val="Normal"/>
    <w:uiPriority w:val="99"/>
    <w:unhideWhenUsed/>
    <w:rsid w:val="004307A1"/>
    <w:pPr>
      <w:spacing w:after="0"/>
    </w:pPr>
  </w:style>
  <w:style w:type="character" w:styleId="Mencinsinresolver">
    <w:name w:val="Unresolved Mention"/>
    <w:basedOn w:val="Fuentedeprrafopredeter"/>
    <w:uiPriority w:val="99"/>
    <w:semiHidden/>
    <w:unhideWhenUsed/>
    <w:rsid w:val="00632536"/>
    <w:rPr>
      <w:color w:val="605E5C"/>
      <w:shd w:val="clear" w:color="auto" w:fill="E1DFDD"/>
    </w:rPr>
  </w:style>
  <w:style w:type="paragraph" w:styleId="Subttulo">
    <w:name w:val="Subtitle"/>
    <w:basedOn w:val="Normal"/>
    <w:next w:val="Normal"/>
    <w:link w:val="SubttuloCar"/>
    <w:uiPriority w:val="11"/>
    <w:qFormat/>
    <w:rsid w:val="006750E9"/>
    <w:pPr>
      <w:numPr>
        <w:ilvl w:val="1"/>
      </w:numPr>
      <w:spacing w:after="160"/>
      <w:ind w:firstLine="397"/>
    </w:pPr>
    <w:rPr>
      <w:rFonts w:eastAsiaTheme="minorEastAsia"/>
      <w:color w:val="5A5A5A" w:themeColor="text1" w:themeTint="A5"/>
      <w:spacing w:val="15"/>
      <w:sz w:val="22"/>
    </w:rPr>
  </w:style>
  <w:style w:type="character" w:customStyle="1" w:styleId="SubttuloCar">
    <w:name w:val="Subtítulo Car"/>
    <w:basedOn w:val="Fuentedeprrafopredeter"/>
    <w:link w:val="Subttulo"/>
    <w:uiPriority w:val="11"/>
    <w:rsid w:val="006750E9"/>
    <w:rPr>
      <w:rFonts w:eastAsiaTheme="minorEastAsia"/>
      <w:color w:val="5A5A5A" w:themeColor="text1" w:themeTint="A5"/>
      <w:spacing w:val="15"/>
    </w:rPr>
  </w:style>
  <w:style w:type="paragraph" w:styleId="HTMLconformatoprevio">
    <w:name w:val="HTML Preformatted"/>
    <w:basedOn w:val="Normal"/>
    <w:link w:val="HTMLconformatoprevioCar"/>
    <w:uiPriority w:val="99"/>
    <w:semiHidden/>
    <w:unhideWhenUsed/>
    <w:rsid w:val="001C7E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1C7EEE"/>
    <w:rPr>
      <w:rFonts w:ascii="Courier New" w:eastAsia="Times New Roman" w:hAnsi="Courier New" w:cs="Courier New"/>
      <w:sz w:val="20"/>
      <w:szCs w:val="20"/>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665487">
      <w:bodyDiv w:val="1"/>
      <w:marLeft w:val="0"/>
      <w:marRight w:val="0"/>
      <w:marTop w:val="0"/>
      <w:marBottom w:val="0"/>
      <w:divBdr>
        <w:top w:val="none" w:sz="0" w:space="0" w:color="auto"/>
        <w:left w:val="none" w:sz="0" w:space="0" w:color="auto"/>
        <w:bottom w:val="none" w:sz="0" w:space="0" w:color="auto"/>
        <w:right w:val="none" w:sz="0" w:space="0" w:color="auto"/>
      </w:divBdr>
      <w:divsChild>
        <w:div w:id="1324777306">
          <w:marLeft w:val="0"/>
          <w:marRight w:val="0"/>
          <w:marTop w:val="0"/>
          <w:marBottom w:val="0"/>
          <w:divBdr>
            <w:top w:val="none" w:sz="0" w:space="0" w:color="auto"/>
            <w:left w:val="none" w:sz="0" w:space="0" w:color="auto"/>
            <w:bottom w:val="none" w:sz="0" w:space="0" w:color="auto"/>
            <w:right w:val="none" w:sz="0" w:space="0" w:color="auto"/>
          </w:divBdr>
          <w:divsChild>
            <w:div w:id="911541884">
              <w:marLeft w:val="0"/>
              <w:marRight w:val="0"/>
              <w:marTop w:val="0"/>
              <w:marBottom w:val="0"/>
              <w:divBdr>
                <w:top w:val="none" w:sz="0" w:space="0" w:color="auto"/>
                <w:left w:val="none" w:sz="0" w:space="0" w:color="auto"/>
                <w:bottom w:val="none" w:sz="0" w:space="0" w:color="auto"/>
                <w:right w:val="none" w:sz="0" w:space="0" w:color="auto"/>
              </w:divBdr>
              <w:divsChild>
                <w:div w:id="929191500">
                  <w:marLeft w:val="0"/>
                  <w:marRight w:val="0"/>
                  <w:marTop w:val="0"/>
                  <w:marBottom w:val="0"/>
                  <w:divBdr>
                    <w:top w:val="none" w:sz="0" w:space="0" w:color="auto"/>
                    <w:left w:val="none" w:sz="0" w:space="0" w:color="auto"/>
                    <w:bottom w:val="none" w:sz="0" w:space="0" w:color="auto"/>
                    <w:right w:val="none" w:sz="0" w:space="0" w:color="auto"/>
                  </w:divBdr>
                  <w:divsChild>
                    <w:div w:id="1378430330">
                      <w:marLeft w:val="0"/>
                      <w:marRight w:val="0"/>
                      <w:marTop w:val="0"/>
                      <w:marBottom w:val="0"/>
                      <w:divBdr>
                        <w:top w:val="none" w:sz="0" w:space="0" w:color="auto"/>
                        <w:left w:val="none" w:sz="0" w:space="0" w:color="auto"/>
                        <w:bottom w:val="none" w:sz="0" w:space="0" w:color="auto"/>
                        <w:right w:val="none" w:sz="0" w:space="0" w:color="auto"/>
                      </w:divBdr>
                      <w:divsChild>
                        <w:div w:id="1252739146">
                          <w:marLeft w:val="0"/>
                          <w:marRight w:val="0"/>
                          <w:marTop w:val="0"/>
                          <w:marBottom w:val="0"/>
                          <w:divBdr>
                            <w:top w:val="none" w:sz="0" w:space="0" w:color="auto"/>
                            <w:left w:val="none" w:sz="0" w:space="0" w:color="auto"/>
                            <w:bottom w:val="none" w:sz="0" w:space="0" w:color="auto"/>
                            <w:right w:val="none" w:sz="0" w:space="0" w:color="auto"/>
                          </w:divBdr>
                          <w:divsChild>
                            <w:div w:id="651982965">
                              <w:marLeft w:val="0"/>
                              <w:marRight w:val="300"/>
                              <w:marTop w:val="180"/>
                              <w:marBottom w:val="0"/>
                              <w:divBdr>
                                <w:top w:val="none" w:sz="0" w:space="0" w:color="auto"/>
                                <w:left w:val="none" w:sz="0" w:space="0" w:color="auto"/>
                                <w:bottom w:val="none" w:sz="0" w:space="0" w:color="auto"/>
                                <w:right w:val="none" w:sz="0" w:space="0" w:color="auto"/>
                              </w:divBdr>
                              <w:divsChild>
                                <w:div w:id="172995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4432361">
          <w:marLeft w:val="0"/>
          <w:marRight w:val="0"/>
          <w:marTop w:val="0"/>
          <w:marBottom w:val="0"/>
          <w:divBdr>
            <w:top w:val="none" w:sz="0" w:space="0" w:color="auto"/>
            <w:left w:val="none" w:sz="0" w:space="0" w:color="auto"/>
            <w:bottom w:val="none" w:sz="0" w:space="0" w:color="auto"/>
            <w:right w:val="none" w:sz="0" w:space="0" w:color="auto"/>
          </w:divBdr>
          <w:divsChild>
            <w:div w:id="1971664131">
              <w:marLeft w:val="0"/>
              <w:marRight w:val="0"/>
              <w:marTop w:val="0"/>
              <w:marBottom w:val="0"/>
              <w:divBdr>
                <w:top w:val="none" w:sz="0" w:space="0" w:color="auto"/>
                <w:left w:val="none" w:sz="0" w:space="0" w:color="auto"/>
                <w:bottom w:val="none" w:sz="0" w:space="0" w:color="auto"/>
                <w:right w:val="none" w:sz="0" w:space="0" w:color="auto"/>
              </w:divBdr>
              <w:divsChild>
                <w:div w:id="828912376">
                  <w:marLeft w:val="0"/>
                  <w:marRight w:val="0"/>
                  <w:marTop w:val="0"/>
                  <w:marBottom w:val="0"/>
                  <w:divBdr>
                    <w:top w:val="none" w:sz="0" w:space="0" w:color="auto"/>
                    <w:left w:val="none" w:sz="0" w:space="0" w:color="auto"/>
                    <w:bottom w:val="none" w:sz="0" w:space="0" w:color="auto"/>
                    <w:right w:val="none" w:sz="0" w:space="0" w:color="auto"/>
                  </w:divBdr>
                  <w:divsChild>
                    <w:div w:id="164056591">
                      <w:marLeft w:val="0"/>
                      <w:marRight w:val="0"/>
                      <w:marTop w:val="0"/>
                      <w:marBottom w:val="0"/>
                      <w:divBdr>
                        <w:top w:val="none" w:sz="0" w:space="0" w:color="auto"/>
                        <w:left w:val="none" w:sz="0" w:space="0" w:color="auto"/>
                        <w:bottom w:val="none" w:sz="0" w:space="0" w:color="auto"/>
                        <w:right w:val="none" w:sz="0" w:space="0" w:color="auto"/>
                      </w:divBdr>
                      <w:divsChild>
                        <w:div w:id="9972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5801276">
      <w:bodyDiv w:val="1"/>
      <w:marLeft w:val="0"/>
      <w:marRight w:val="0"/>
      <w:marTop w:val="0"/>
      <w:marBottom w:val="0"/>
      <w:divBdr>
        <w:top w:val="none" w:sz="0" w:space="0" w:color="auto"/>
        <w:left w:val="none" w:sz="0" w:space="0" w:color="auto"/>
        <w:bottom w:val="none" w:sz="0" w:space="0" w:color="auto"/>
        <w:right w:val="none" w:sz="0" w:space="0" w:color="auto"/>
      </w:divBdr>
    </w:div>
    <w:div w:id="1018855148">
      <w:bodyDiv w:val="1"/>
      <w:marLeft w:val="0"/>
      <w:marRight w:val="0"/>
      <w:marTop w:val="0"/>
      <w:marBottom w:val="0"/>
      <w:divBdr>
        <w:top w:val="none" w:sz="0" w:space="0" w:color="auto"/>
        <w:left w:val="none" w:sz="0" w:space="0" w:color="auto"/>
        <w:bottom w:val="none" w:sz="0" w:space="0" w:color="auto"/>
        <w:right w:val="none" w:sz="0" w:space="0" w:color="auto"/>
      </w:divBdr>
    </w:div>
    <w:div w:id="1063404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eader" Target="header7.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7B109-6556-442A-B447-1F1C2F24C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56</TotalTime>
  <Pages>1</Pages>
  <Words>2403</Words>
  <Characters>13218</Characters>
  <Application>Microsoft Office Word</Application>
  <DocSecurity>0</DocSecurity>
  <Lines>110</Lines>
  <Paragraphs>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Ubierna</dc:creator>
  <cp:keywords/>
  <dc:description/>
  <cp:lastModifiedBy>Mario</cp:lastModifiedBy>
  <cp:revision>859</cp:revision>
  <cp:lastPrinted>2021-11-19T10:06:00Z</cp:lastPrinted>
  <dcterms:created xsi:type="dcterms:W3CDTF">2019-02-17T15:19:00Z</dcterms:created>
  <dcterms:modified xsi:type="dcterms:W3CDTF">2021-11-19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ilqeNUK"/&gt;&lt;style id="http://www.zotero.org/styles/ieee" locale="es-ES" hasBibliography="1" bibliographyStyleHasBeenSet="1"/&gt;&lt;prefs&gt;&lt;pref name="fieldType" value="Field"/&gt;&lt;/prefs&gt;&lt;/data&gt;</vt:lpwstr>
  </property>
</Properties>
</file>